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6A773B50" w14:textId="77777777" w:rsidR="00B71461" w:rsidRPr="005D3D4F" w:rsidRDefault="00B71461" w:rsidP="003C5837">
      <w:pPr>
        <w:ind w:right="-18"/>
        <w:divId w:val="737746236"/>
        <w:rPr>
          <w:bCs/>
          <w:i/>
          <w:kern w:val="28"/>
          <w:lang w:val="en-US"/>
        </w:rPr>
      </w:pPr>
      <w:r w:rsidRPr="005D3D4F">
        <w:rPr>
          <w:bCs/>
          <w:i/>
          <w:kern w:val="28"/>
          <w:lang w:val="en-US"/>
        </w:rPr>
        <w:t xml:space="preserve">      </w:t>
      </w:r>
    </w:p>
    <w:p w14:paraId="1C4D5E4C" w14:textId="77777777" w:rsidR="002D5344" w:rsidRDefault="002D5344" w:rsidP="003C5837">
      <w:pPr>
        <w:tabs>
          <w:tab w:val="left" w:pos="2405"/>
        </w:tabs>
        <w:jc w:val="center"/>
        <w:rPr>
          <w:b/>
          <w:lang w:val="en-US"/>
        </w:rPr>
      </w:pPr>
      <w:r w:rsidRPr="002D5344">
        <w:rPr>
          <w:b/>
          <w:lang w:val="en-US"/>
        </w:rPr>
        <w:t>Appendix S1</w:t>
      </w:r>
    </w:p>
    <w:p w14:paraId="2784E484" w14:textId="3543D708" w:rsidR="00CA7778" w:rsidRPr="00CA7778" w:rsidRDefault="00151C84" w:rsidP="00CA7778">
      <w:pPr>
        <w:jc w:val="center"/>
        <w:rPr>
          <w:rFonts w:eastAsia="Calibri"/>
          <w:b/>
        </w:rPr>
      </w:pPr>
      <w:bookmarkStart w:id="0" w:name="_Hlk498447588"/>
      <w:r>
        <w:rPr>
          <w:rFonts w:eastAsia="Calibri"/>
          <w:b/>
        </w:rPr>
        <w:t>A g</w:t>
      </w:r>
      <w:r w:rsidR="00CA7778" w:rsidRPr="00CA7778">
        <w:rPr>
          <w:rFonts w:eastAsia="Calibri"/>
          <w:b/>
        </w:rPr>
        <w:t>eolocator-tagged fledgling provides first evidence o</w:t>
      </w:r>
      <w:r w:rsidR="00C00CE7">
        <w:rPr>
          <w:rFonts w:eastAsia="Calibri"/>
          <w:b/>
        </w:rPr>
        <w:t>n juvenile movements of Cory’s S</w:t>
      </w:r>
      <w:r w:rsidR="00CA7778" w:rsidRPr="00CA7778">
        <w:rPr>
          <w:rFonts w:eastAsia="Calibri"/>
          <w:b/>
        </w:rPr>
        <w:t>hearwater</w:t>
      </w:r>
    </w:p>
    <w:p w14:paraId="303F5ECA" w14:textId="77777777" w:rsidR="00CA7778" w:rsidRPr="00CA7778" w:rsidRDefault="00CA7778" w:rsidP="00CA7778">
      <w:pPr>
        <w:jc w:val="center"/>
        <w:rPr>
          <w:rFonts w:eastAsia="Calibri"/>
        </w:rPr>
      </w:pPr>
    </w:p>
    <w:p w14:paraId="0A244620" w14:textId="04AB6555" w:rsidR="00CA7778" w:rsidRPr="00D35D1F" w:rsidRDefault="00CA7778" w:rsidP="00CA7778">
      <w:pPr>
        <w:jc w:val="center"/>
        <w:rPr>
          <w:rFonts w:eastAsia="Calibri"/>
          <w:vertAlign w:val="superscript"/>
          <w:lang w:val="es-ES"/>
        </w:rPr>
      </w:pPr>
      <w:r w:rsidRPr="00D35D1F">
        <w:rPr>
          <w:rFonts w:eastAsia="Calibri"/>
          <w:lang w:val="es-ES"/>
        </w:rPr>
        <w:t xml:space="preserve">Raül Ramos*, Virginia </w:t>
      </w:r>
      <w:r w:rsidRPr="00D35D1F">
        <w:rPr>
          <w:lang w:val="es-ES"/>
        </w:rPr>
        <w:t>Morera-Pujol</w:t>
      </w:r>
      <w:r w:rsidRPr="00D35D1F">
        <w:rPr>
          <w:rFonts w:eastAsia="Calibri"/>
          <w:lang w:val="es-ES"/>
        </w:rPr>
        <w:t>, Marta Cruz-Flores, Sofía López-</w:t>
      </w:r>
      <w:proofErr w:type="spellStart"/>
      <w:r w:rsidRPr="00D35D1F">
        <w:rPr>
          <w:rFonts w:eastAsia="Calibri"/>
          <w:lang w:val="es-ES"/>
        </w:rPr>
        <w:t>Souto</w:t>
      </w:r>
      <w:proofErr w:type="spellEnd"/>
      <w:r w:rsidRPr="00D35D1F">
        <w:rPr>
          <w:rFonts w:eastAsia="Calibri"/>
          <w:lang w:val="es-ES"/>
        </w:rPr>
        <w:t xml:space="preserve">, </w:t>
      </w:r>
      <w:r w:rsidR="008D3EDF" w:rsidRPr="00D35D1F">
        <w:rPr>
          <w:rFonts w:eastAsia="Calibri"/>
          <w:lang w:val="es-ES"/>
        </w:rPr>
        <w:t xml:space="preserve">Michael </w:t>
      </w:r>
      <w:proofErr w:type="spellStart"/>
      <w:r w:rsidR="008D3EDF" w:rsidRPr="00D35D1F">
        <w:rPr>
          <w:rFonts w:eastAsia="Calibri"/>
          <w:lang w:val="es-ES"/>
        </w:rPr>
        <w:t>Brothers</w:t>
      </w:r>
      <w:proofErr w:type="spellEnd"/>
      <w:r w:rsidR="008D3EDF" w:rsidRPr="00D35D1F">
        <w:rPr>
          <w:rFonts w:eastAsia="Calibri"/>
          <w:lang w:val="es-ES"/>
        </w:rPr>
        <w:t xml:space="preserve">, </w:t>
      </w:r>
      <w:r w:rsidRPr="00D35D1F">
        <w:rPr>
          <w:rFonts w:eastAsia="Calibri"/>
          <w:lang w:val="es-ES"/>
        </w:rPr>
        <w:t>Jacob González-Solís</w:t>
      </w:r>
      <w:bookmarkEnd w:id="0"/>
      <w:r w:rsidR="00963EF1" w:rsidRPr="00D35D1F">
        <w:rPr>
          <w:noProof/>
          <w:lang w:val="es-ES"/>
        </w:rPr>
        <w:t xml:space="preserve"> </w:t>
      </w:r>
    </w:p>
    <w:p w14:paraId="2CA2EBD4" w14:textId="621EF0B0" w:rsidR="00CA7778" w:rsidRPr="00D35D1F" w:rsidRDefault="00CA7778" w:rsidP="00CA7778">
      <w:pPr>
        <w:rPr>
          <w:color w:val="212121"/>
          <w:lang w:val="es-ES"/>
        </w:rPr>
      </w:pPr>
    </w:p>
    <w:p w14:paraId="49B8FF74" w14:textId="45E26F7B" w:rsidR="00B13180" w:rsidRPr="00180739" w:rsidRDefault="00B13180" w:rsidP="004825D0">
      <w:pPr>
        <w:jc w:val="both"/>
      </w:pPr>
      <w:bookmarkStart w:id="1" w:name="_Hlk7005134"/>
      <w:r w:rsidRPr="00B13180">
        <w:rPr>
          <w:b/>
        </w:rPr>
        <w:t>Studied species</w:t>
      </w:r>
      <w:r>
        <w:rPr>
          <w:b/>
        </w:rPr>
        <w:t xml:space="preserve">: </w:t>
      </w:r>
      <w:r w:rsidRPr="00180739">
        <w:t xml:space="preserve">The Cory’s </w:t>
      </w:r>
      <w:r w:rsidR="00C00CE7" w:rsidRPr="00C00CE7">
        <w:t>Shearwater</w:t>
      </w:r>
      <w:r w:rsidRPr="00180739">
        <w:t xml:space="preserve"> is a medium-sized Procellariiform species that breeds colonially in remote islets and islands, mainly, in the Atlantic archipelagos of Azores, Salvages and Canaries </w:t>
      </w:r>
      <w:r w:rsidRPr="00180739">
        <w:fldChar w:fldCharType="begin" w:fldLock="1"/>
      </w:r>
      <w:r w:rsidR="00D0550D">
        <w:instrText>ADDIN CSL_CITATION {"citationItems":[{"id":"ITEM-1","itemData":{"DOI":"10.3354/meps07974","ISSN":"0171-8630","author":[{"dropping-particle":"","family":"Gómez-Díaz","given":"Elena","non-dropping-particle":"","parse-names":false,"suffix":""},{"dropping-particle":"","family":"González-Solís","given":"Jacob","non-dropping-particle":"","parse-names":false,"suffix":""},{"dropping-particle":"","family":"Peinado","given":"Miguel Angel","non-dropping-particle":"","parse-names":false,"suffix":""}],"container-title":"Marine Ecology Progress Series","id":"ITEM-1","issued":{"date-parts":[["2009","4"]]},"page":"197-209","title":"Population structure in a highly pelagic seabird, the Cory’s shearwater Calonectris diomedea: an examination of genetics, morphology and ecology","type":"article-journal","volume":"382"},"uris":["http://www.mendeley.com/documents/?uuid=8a8473c5-7ce3-404e-a1a8-a3fa061ea5fb"]}],"mendeley":{"formattedCitation":"(Gómez-Díaz et al. 2009)","plainTextFormattedCitation":"(Gómez-Díaz et al. 2009)","previouslyFormattedCitation":"(Gómez-Díaz et al., 2009)"},"properties":{"noteIndex":0},"schema":"https://github.com/citation-style-language/schema/raw/master/csl-citation.json"}</w:instrText>
      </w:r>
      <w:r w:rsidRPr="00180739">
        <w:fldChar w:fldCharType="separate"/>
      </w:r>
      <w:r w:rsidR="00D0550D" w:rsidRPr="00D0550D">
        <w:rPr>
          <w:noProof/>
        </w:rPr>
        <w:t xml:space="preserve">(Gómez-Díaz </w:t>
      </w:r>
      <w:r w:rsidR="00C00CE7" w:rsidRPr="00C00CE7">
        <w:rPr>
          <w:i/>
          <w:noProof/>
        </w:rPr>
        <w:t>et al</w:t>
      </w:r>
      <w:r w:rsidR="00D0550D" w:rsidRPr="00D0550D">
        <w:rPr>
          <w:noProof/>
        </w:rPr>
        <w:t>. 2009)</w:t>
      </w:r>
      <w:r w:rsidRPr="00180739">
        <w:fldChar w:fldCharType="end"/>
      </w:r>
      <w:r w:rsidRPr="00180739">
        <w:t xml:space="preserve">. They are long-lived marine top predators with a life span over 30 years and with a high reproductive investment </w:t>
      </w:r>
      <w:r w:rsidRPr="00180739">
        <w:fldChar w:fldCharType="begin" w:fldLock="1"/>
      </w:r>
      <w:r w:rsidR="00D0550D">
        <w:instrText>ADDIN CSL_CITATION {"citationItems":[{"id":"ITEM-1","itemData":{"author":[{"dropping-particle":"","family":"Ramos","given":"Raül","non-dropping-particle":"","parse-names":false,"suffix":""},{"dropping-particle":"","family":"Granadeiro","given":"José Pedro","non-dropping-particle":"","parse-names":false,"suffix":""},{"dropping-particle":"","family":"Nevoux","given":"Marie","non-dropping-particle":"","parse-names":false,"suffix":""},{"dropping-particle":"","family":"Mougin","given":"Jean-Louis","non-dropping-particle":"","parse-names":false,"suffix":""},{"dropping-particle":"","family":"Dias","given":"Maria Peixe","non-dropping-particle":"","parse-names":false,"suffix":""},{"dropping-particle":"","family":"Catry","given":"Paulo","non-dropping-particle":"","parse-names":false,"suffix":""}],"container-title":"PLoS ONE","id":"ITEM-1","issued":{"date-parts":[["2012"]]},"page":"e40822","title":"Combined spatio-temporal impacts of climate and longline fisheries on the survival of a trans-equatorial marine migrant","type":"article-journal","volume":"7"},"uris":["http://www.mendeley.com/documents/?uuid=068ae606-b8b2-49a4-add5-59ce8fa897bc","http://www.mendeley.com/documents/?uuid=47630d61-b027-4393-9120-6d27326babde"]}],"mendeley":{"formattedCitation":"(Ramos et al. 2012)","plainTextFormattedCitation":"(Ramos et al. 2012)","previouslyFormattedCitation":"(Ramos et al., 2012)"},"properties":{"noteIndex":0},"schema":"https://github.com/citation-style-language/schema/raw/master/csl-citation.json"}</w:instrText>
      </w:r>
      <w:r w:rsidRPr="00180739">
        <w:fldChar w:fldCharType="separate"/>
      </w:r>
      <w:r w:rsidR="00D0550D" w:rsidRPr="00D0550D">
        <w:rPr>
          <w:noProof/>
        </w:rPr>
        <w:t xml:space="preserve">(Ramos </w:t>
      </w:r>
      <w:r w:rsidR="00C00CE7" w:rsidRPr="00C00CE7">
        <w:rPr>
          <w:i/>
          <w:noProof/>
        </w:rPr>
        <w:t>et al</w:t>
      </w:r>
      <w:r w:rsidR="00D0550D" w:rsidRPr="00D0550D">
        <w:rPr>
          <w:noProof/>
        </w:rPr>
        <w:t>. 2012)</w:t>
      </w:r>
      <w:r w:rsidRPr="00180739">
        <w:fldChar w:fldCharType="end"/>
      </w:r>
      <w:r w:rsidRPr="00180739">
        <w:t xml:space="preserve">. Breeding females lay a single egg per season, and both parents share similar incubation and chick rearing duties throughout the breeding </w:t>
      </w:r>
      <w:r w:rsidRPr="00180739">
        <w:fldChar w:fldCharType="begin" w:fldLock="1"/>
      </w:r>
      <w:r w:rsidR="00D0550D">
        <w:instrText>ADDIN CSL_CITATION {"citationItems":[{"id":"ITEM-1","itemData":{"author":[{"dropping-particle":"","family":"Thibault","given":"Jean-Claude","non-dropping-particle":"","parse-names":false,"suffix":""},{"dropping-particle":"","family":"Bretagnolle","given":"Vincent","non-dropping-particle":"","parse-names":false,"suffix":""},{"dropping-particle":"","family":"Rabouam","given":"C.","non-dropping-particle":"","parse-names":false,"suffix":""}],"container-title":"Birds of the Western Palearctic","id":"ITEM-1","issued":{"date-parts":[["1997"]]},"page":"75–98","publisher":"Oxford University Press","publisher-place":"Oxford, UK","title":"Cory's shearwater. Update","type":"chapter"},"uris":["http://www.mendeley.com/documents/?uuid=ff121c08-4f9d-4fd8-b214-ce7a9e21d6ae"]},{"id":"ITEM-2","itemData":{"DOI":"10.1675/1524-4695(2006)29[56:NAPTOC]2.0.CO;2","ISSN":"1524-4695","author":[{"dropping-particle":"","family":"Granadeiro","given":"José P.","non-dropping-particle":"","parse-names":false,"suffix":""},{"dropping-particle":"","family":"Dias","given":"Maria P.","non-dropping-particle":"","parse-names":false,"suffix":""},{"dropping-particle":"","family":"Rebelo","given":"Rui","non-dropping-particle":"","parse-names":false,"suffix":""},{"dropping-particle":"","family":"Santos","given":"Carlos D.","non-dropping-particle":"","parse-names":false,"suffix":""},{"dropping-particle":"","family":"Catry","given":"Paulo","non-dropping-particle":"","parse-names":false,"suffix":""}],"container-title":"Waterbirds","id":"ITEM-2","issue":"1","issued":{"date-parts":[["2006","3"]]},"page":"56-60","title":"Numbers and population trends of Cory’s shearwater Calonectris diomedea at Selvagem Grande, Northeast Atlantic","type":"article-journal","volume":"29"},"uris":["http://www.mendeley.com/documents/?uuid=0d39b668-e8f1-452f-9f49-51b42187e96e","http://www.mendeley.com/documents/?uuid=6badd1b9-b915-4137-a82b-6173fc6567f3","http://www.mendeley.com/documents/?uuid=b783d5e2-423e-4e63-8216-189c3d64d194"]}],"mendeley":{"formattedCitation":"(Thibault et al. 1997; Granadeiro et al. 2006)","plainTextFormattedCitation":"(Thibault et al. 1997; Granadeiro et al. 2006)","previouslyFormattedCitation":"(Thibault et al., 1997; Granadeiro et al., 2006)"},"properties":{"noteIndex":0},"schema":"https://github.com/citation-style-language/schema/raw/master/csl-citation.json"}</w:instrText>
      </w:r>
      <w:r w:rsidRPr="00180739">
        <w:fldChar w:fldCharType="separate"/>
      </w:r>
      <w:r w:rsidR="00D0550D" w:rsidRPr="00D0550D">
        <w:rPr>
          <w:noProof/>
        </w:rPr>
        <w:t xml:space="preserve">(Thibault </w:t>
      </w:r>
      <w:r w:rsidR="00C00CE7" w:rsidRPr="00C00CE7">
        <w:rPr>
          <w:i/>
          <w:noProof/>
        </w:rPr>
        <w:t>et al</w:t>
      </w:r>
      <w:r w:rsidR="00D0550D" w:rsidRPr="00D0550D">
        <w:rPr>
          <w:noProof/>
        </w:rPr>
        <w:t xml:space="preserve">. 1997; Granadeiro </w:t>
      </w:r>
      <w:r w:rsidR="00C00CE7" w:rsidRPr="00C00CE7">
        <w:rPr>
          <w:i/>
          <w:noProof/>
        </w:rPr>
        <w:t>et al</w:t>
      </w:r>
      <w:r w:rsidR="00D0550D" w:rsidRPr="00D0550D">
        <w:rPr>
          <w:noProof/>
        </w:rPr>
        <w:t>. 2006)</w:t>
      </w:r>
      <w:r w:rsidRPr="00180739">
        <w:fldChar w:fldCharType="end"/>
      </w:r>
      <w:r w:rsidRPr="00180739">
        <w:t xml:space="preserve">. The species is classified as </w:t>
      </w:r>
      <w:r w:rsidRPr="00180739">
        <w:rPr>
          <w:i/>
        </w:rPr>
        <w:t>Least concern</w:t>
      </w:r>
      <w:r w:rsidRPr="00180739">
        <w:t xml:space="preserve"> species by the Red List criteria of the International Union for the Conservation of Nature </w:t>
      </w:r>
      <w:r w:rsidRPr="00180739">
        <w:fldChar w:fldCharType="begin" w:fldLock="1"/>
      </w:r>
      <w:r w:rsidR="00D0550D">
        <w:instrText>ADDIN CSL_CITATION {"citationItems":[{"id":"ITEM-1","itemData":{"author":[{"dropping-particle":"","family":"BirdLife International","given":"","non-dropping-particle":"","parse-names":false,"suffix":""}],"container-title":"Available at: http://www.birdlife.org","id":"ITEM-1","issued":{"date-parts":[["2014"]]},"title":"IUCN Red List for birds","type":"article-journal","volume":"accessed_o"},"uris":["http://www.mendeley.com/documents/?uuid=6a10f2a6-660b-416d-8cce-1a28803245cb"]}],"mendeley":{"formattedCitation":"(BirdLife International 2014)","plainTextFormattedCitation":"(BirdLife International 2014)","previouslyFormattedCitation":"(BirdLife International, 2014)"},"properties":{"noteIndex":0},"schema":"https://github.com/citation-style-language/schema/raw/master/csl-citation.json"}</w:instrText>
      </w:r>
      <w:r w:rsidRPr="00180739">
        <w:fldChar w:fldCharType="separate"/>
      </w:r>
      <w:r w:rsidR="00D0550D" w:rsidRPr="00D0550D">
        <w:rPr>
          <w:noProof/>
        </w:rPr>
        <w:t>(BirdLife International 2014)</w:t>
      </w:r>
      <w:r w:rsidRPr="00180739">
        <w:fldChar w:fldCharType="end"/>
      </w:r>
      <w:r w:rsidRPr="00180739">
        <w:t>.</w:t>
      </w:r>
    </w:p>
    <w:p w14:paraId="592CD9E2" w14:textId="77777777" w:rsidR="00B13180" w:rsidRPr="00180739" w:rsidRDefault="00B13180" w:rsidP="004825D0">
      <w:pPr>
        <w:jc w:val="both"/>
      </w:pPr>
    </w:p>
    <w:p w14:paraId="28AF9DA7" w14:textId="6730FA25" w:rsidR="00B13180" w:rsidRPr="00180739" w:rsidRDefault="00B13180" w:rsidP="004825D0">
      <w:pPr>
        <w:jc w:val="both"/>
      </w:pPr>
      <w:r w:rsidRPr="00180739">
        <w:t xml:space="preserve">The Cory’s </w:t>
      </w:r>
      <w:r w:rsidR="00C00CE7" w:rsidRPr="00C00CE7">
        <w:t>Shearwater</w:t>
      </w:r>
      <w:r w:rsidRPr="00180739">
        <w:t xml:space="preserve"> undertakes long and rapid transoceanic migrations from their Macaronesian breeding grounds to its wintering areas in the North, Central and South Atlantic </w:t>
      </w:r>
      <w:r w:rsidRPr="00180739">
        <w:fldChar w:fldCharType="begin" w:fldLock="1"/>
      </w:r>
      <w:r w:rsidR="00D0550D">
        <w:instrText>ADDIN CSL_CITATION {"citationItems":[{"id":"ITEM-1","itemData":{"author":[{"dropping-particle":"","family":"González-Solís","given":"Jacob","non-dropping-particle":"","parse-names":false,"suffix":""},{"dropping-particle":"","family":"Croxall","given":"John P.","non-dropping-particle":"","parse-names":false,"suffix":""},{"dropping-particle":"","family":"Oro","given":"Daniel","non-dropping-particle":"","parse-names":false,"suffix":""},{"dropping-particle":"","family":"Ruiz","given":"Xavier","non-dropping-particle":"","parse-names":false,"suffix":""}],"container-title":"Frontiers in Ecology and the Environment","id":"ITEM-1","issue":"6","issued":{"date-parts":[["2007"]]},"page":"297-301","title":"Trans-equatorial migration and mixing in the wintering areas of a pelagic seabird","type":"article-journal","volume":"5"},"uris":["http://www.mendeley.com/documents/?uuid=cd1605f9-6e78-44d9-a23b-b393a52d322c"]},{"id":"ITEM-2","itemData":{"DOI":"10.1098/rspb.2010.2114","author":[{"dropping-particle":"","family":"Dias","given":"Maria P.","non-dropping-particle":"","parse-names":false,"suffix":""},{"dropping-particle":"","family":"Granadeiro","given":"José P.","non-dropping-particle":"","parse-names":false,"suffix":""},{"dropping-particle":"","family":"Phillips","given":"Richard A.","non-dropping-particle":"","parse-names":false,"suffix":""},{"dropping-particle":"","family":"Alonso","given":"Hany","non-dropping-particle":"","parse-names":false,"suffix":""},{"dropping-particle":"","family":"Catry","given":"Paulo","non-dropping-particle":"","parse-names":false,"suffix":""}],"container-title":"Proceedings of the Royal Society B: Biological Sciences","id":"ITEM-2","issued":{"date-parts":[["2011"]]},"page":"1786-1793","title":"Breaking the routine: individual Cory's shearwaters shift winter destinations between hemispheres and across ocean basins","type":"article-journal","volume":"278"},"uris":["http://www.mendeley.com/documents/?uuid=55d77a7b-6682-4b71-8a21-fa1146495461"]}],"mendeley":{"formattedCitation":"(González-Solís et al. 2007; Dias et al. 2011)","plainTextFormattedCitation":"(González-Solís et al. 2007; Dias et al. 2011)","previouslyFormattedCitation":"(González-Solís et al., 2007; Dias et al., 2011)"},"properties":{"noteIndex":0},"schema":"https://github.com/citation-style-language/schema/raw/master/csl-citation.json"}</w:instrText>
      </w:r>
      <w:r w:rsidRPr="00180739">
        <w:fldChar w:fldCharType="separate"/>
      </w:r>
      <w:r w:rsidR="00D0550D" w:rsidRPr="00D0550D">
        <w:rPr>
          <w:noProof/>
        </w:rPr>
        <w:t xml:space="preserve">(González-Solís </w:t>
      </w:r>
      <w:r w:rsidR="00C00CE7" w:rsidRPr="00C00CE7">
        <w:rPr>
          <w:i/>
          <w:noProof/>
        </w:rPr>
        <w:t>et al</w:t>
      </w:r>
      <w:r w:rsidR="00D0550D" w:rsidRPr="00D0550D">
        <w:rPr>
          <w:noProof/>
        </w:rPr>
        <w:t xml:space="preserve">. 2007; Dias </w:t>
      </w:r>
      <w:r w:rsidR="00C00CE7" w:rsidRPr="00C00CE7">
        <w:rPr>
          <w:i/>
          <w:noProof/>
        </w:rPr>
        <w:t>et al</w:t>
      </w:r>
      <w:r w:rsidR="00D0550D" w:rsidRPr="00D0550D">
        <w:rPr>
          <w:noProof/>
        </w:rPr>
        <w:t>. 2011)</w:t>
      </w:r>
      <w:r w:rsidRPr="00180739">
        <w:fldChar w:fldCharType="end"/>
      </w:r>
      <w:r w:rsidRPr="00180739">
        <w:t xml:space="preserve">. These migrations are characterized by the large number of wintering areas described along the Atlantic, and the individual plasticity displayed while choosing among such areas </w:t>
      </w:r>
      <w:r w:rsidRPr="00180739">
        <w:fldChar w:fldCharType="begin" w:fldLock="1"/>
      </w:r>
      <w:r w:rsidR="00D0550D">
        <w:instrText>ADDIN CSL_CITATION {"citationItems":[{"id":"ITEM-1","itemData":{"DOI":"10.1098/rspb.2010.2114","author":[{"dropping-particle":"","family":"Dias","given":"Maria P.","non-dropping-particle":"","parse-names":false,"suffix":""},{"dropping-particle":"","family":"Granadeiro","given":"José P.","non-dropping-particle":"","parse-names":false,"suffix":""},{"dropping-particle":"","family":"Phillips","given":"Richard A.","non-dropping-particle":"","parse-names":false,"suffix":""},{"dropping-particle":"","family":"Alonso","given":"Hany","non-dropping-particle":"","parse-names":false,"suffix":""},{"dropping-particle":"","family":"Catry","given":"Paulo","non-dropping-particle":"","parse-names":false,"suffix":""}],"container-title":"Proceedings of the Royal Society B: Biological Sciences","id":"ITEM-1","issued":{"date-parts":[["2011"]]},"page":"1786-1793","title":"Breaking the routine: individual Cory's shearwaters shift winter destinations between hemispheres and across ocean basins","type":"article-journal","volume":"278"},"uris":["http://www.mendeley.com/documents/?uuid=55d77a7b-6682-4b71-8a21-fa1146495461"]}],"mendeley":{"formattedCitation":"(Dias et al. 2011)","plainTextFormattedCitation":"(Dias et al. 2011)","previouslyFormattedCitation":"(Dias et al., 2011)"},"properties":{"noteIndex":0},"schema":"https://github.com/citation-style-language/schema/raw/master/csl-citation.json"}</w:instrText>
      </w:r>
      <w:r w:rsidRPr="00180739">
        <w:fldChar w:fldCharType="separate"/>
      </w:r>
      <w:r w:rsidR="00D0550D" w:rsidRPr="00D0550D">
        <w:rPr>
          <w:noProof/>
        </w:rPr>
        <w:t xml:space="preserve">(Dias </w:t>
      </w:r>
      <w:r w:rsidR="00C00CE7" w:rsidRPr="00C00CE7">
        <w:rPr>
          <w:i/>
          <w:noProof/>
        </w:rPr>
        <w:t>et al</w:t>
      </w:r>
      <w:r w:rsidR="00D0550D" w:rsidRPr="00D0550D">
        <w:rPr>
          <w:noProof/>
        </w:rPr>
        <w:t>. 2011)</w:t>
      </w:r>
      <w:r w:rsidRPr="00180739">
        <w:fldChar w:fldCharType="end"/>
      </w:r>
      <w:r w:rsidRPr="00180739">
        <w:t xml:space="preserve">. The general phenology of the species is as follows: birds return to the colony in late February/March, the laying period begins in the second half of May and chicks start hatching in mid-July. Fledglings usually leave the colony from the middle to end of October </w:t>
      </w:r>
      <w:r w:rsidRPr="00180739">
        <w:fldChar w:fldCharType="begin" w:fldLock="1"/>
      </w:r>
      <w:r w:rsidR="00D0550D">
        <w:instrText>ADDIN CSL_CITATION {"citationItems":[{"id":"ITEM-1","itemData":{"DOI":"10.1006/anbe.1998.0992","ISSN":"0003-3472","PMID":"10196057","abstract":"We examined temporal variation in food delivery to nestling Cory's shearwaters Calonectris diomedea, by repeated periodic weighings during the night. We tested whether the magnitude and frequency of meals were influenced by the condition of chicks. In contrast to previous studies of chick provisioning in petrels and shearwaters, the evidence of feeding derived from chick weight gains was complemented by data provided by an electronic system, which logged the entry of each parent to the nest. Estimates of feed size and visiting frequency obtained from chick weighing alone differed from similar estimates obtained using the automatic logging equipment. The data obtained with the logging system combined with chick weighing also showed that, to some extent, food provisioning was regulated, chicks left in poorer condition being more likely to receive food the next night than those left in better condition. The methods based on chick weight gains alone did not detect this regulation effect. Our findings suggest that resolving parental visits to the nest is crucial to obtain accurate parameter estimates, and to address the problem of regulation of provisioning rates in Procellariiformes. Our results do not support the hypothesis that accumulation of fat is just a by-product of chronic overfeeding arising from stochastic variation in foraging success at sea. Copyright 1999 The Association for the Study of Animal Behaviour.","author":[{"dropping-particle":"","family":"Granadeiro","given":"José P.","non-dropping-particle":"","parse-names":false,"suffix":""},{"dropping-particle":"","family":"Burns","given":"M. D.","non-dropping-particle":"","parse-names":false,"suffix":""},{"dropping-particle":"","family":"Furness","given":"Robert W.","non-dropping-particle":"","parse-names":false,"suffix":""}],"container-title":"Animal Behaviour","id":"ITEM-1","issue":"3","issued":{"date-parts":[["1999","3"]]},"page":"663-671","title":"Food provisioning to nestling shearwaters: why parental behaviour should be monitored?","type":"article-journal","volume":"57"},"uris":["http://www.mendeley.com/documents/?uuid=61aeef9a-a761-4364-95f7-830cd16f5f55","http://www.mendeley.com/documents/?uuid=0e7cb8bf-45f5-42c0-92fc-118b95b7accf","http://www.mendeley.com/documents/?uuid=04af8964-15a3-43db-b9c5-0772588c8ca0"]},{"id":"ITEM-2","itemData":{"author":[{"dropping-particle":"","family":"Thibault","given":"Jean-Claude","non-dropping-particle":"","parse-names":false,"suffix":""},{"dropping-particle":"","family":"Bretagnolle","given":"Vincent","non-dropping-particle":"","parse-names":false,"suffix":""},{"dropping-particle":"","family":"Rabouam","given":"C.","non-dropping-particle":"","parse-names":false,"suffix":""}],"container-title":"Birds of the Western Palearctic","id":"ITEM-2","issued":{"date-parts":[["1997"]]},"page":"75–98","publisher":"Oxford University Press","publisher-place":"Oxford, UK","title":"Cory's shearwater. Update","type":"chapter"},"uris":["http://www.mendeley.com/documents/?uuid=ff121c08-4f9d-4fd8-b214-ce7a9e21d6ae"]}],"mendeley":{"formattedCitation":"(Thibault et al. 1997; Granadeiro et al. 1999)","plainTextFormattedCitation":"(Thibault et al. 1997; Granadeiro et al. 1999)","previouslyFormattedCitation":"(Thibault et al., 1997; Granadeiro et al., 1999)"},"properties":{"noteIndex":0},"schema":"https://github.com/citation-style-language/schema/raw/master/csl-citation.json"}</w:instrText>
      </w:r>
      <w:r w:rsidRPr="00180739">
        <w:fldChar w:fldCharType="separate"/>
      </w:r>
      <w:r w:rsidR="00D0550D" w:rsidRPr="00D0550D">
        <w:rPr>
          <w:noProof/>
        </w:rPr>
        <w:t xml:space="preserve">(Thibault </w:t>
      </w:r>
      <w:r w:rsidR="00C00CE7" w:rsidRPr="00C00CE7">
        <w:rPr>
          <w:i/>
          <w:noProof/>
        </w:rPr>
        <w:t>et al</w:t>
      </w:r>
      <w:r w:rsidR="00D0550D" w:rsidRPr="00D0550D">
        <w:rPr>
          <w:noProof/>
        </w:rPr>
        <w:t xml:space="preserve">. 1997; Granadeiro </w:t>
      </w:r>
      <w:r w:rsidR="00C00CE7" w:rsidRPr="00C00CE7">
        <w:rPr>
          <w:i/>
          <w:noProof/>
        </w:rPr>
        <w:t>et al</w:t>
      </w:r>
      <w:r w:rsidR="00D0550D" w:rsidRPr="00D0550D">
        <w:rPr>
          <w:noProof/>
        </w:rPr>
        <w:t>. 1999)</w:t>
      </w:r>
      <w:r w:rsidRPr="00180739">
        <w:fldChar w:fldCharType="end"/>
      </w:r>
      <w:r w:rsidRPr="00180739">
        <w:t xml:space="preserve"> and do not </w:t>
      </w:r>
      <w:r w:rsidRPr="00180739">
        <w:lastRenderedPageBreak/>
        <w:t xml:space="preserve">return to the natal colony for breeding until they reach about nine years old </w:t>
      </w:r>
      <w:r w:rsidRPr="00180739">
        <w:fldChar w:fldCharType="begin" w:fldLock="1"/>
      </w:r>
      <w:r w:rsidR="00D0550D">
        <w:instrText>ADDIN CSL_CITATION {"citationItems":[{"id":"ITEM-1","itemData":{"author":[{"dropping-particle":"","family":"Mougin","given":"Jean-Louis","non-dropping-particle":"","parse-names":false,"suffix":""},{"dropping-particle":"","family":"Jouanin","given":"Christian","non-dropping-particle":"","parse-names":false,"suffix":""},{"dropping-particle":"","family":"Roux","given":"Francis","non-dropping-particle":"","parse-names":false,"suffix":""}],"container-title":"Revue d'Ecologie (La Terre et la Vie)","id":"ITEM-1","issue":"3","issued":{"date-parts":[["2000"]]},"page":"275-290","title":"Démographie du puffin cendré Calonectris diomedea de Selvagem Grande (30° 09' N, 15° 52' W)","type":"article-journal","volume":"55"},"uris":["http://www.mendeley.com/documents/?uuid=ff6cb0b5-7516-4a8e-aee4-522ea636dc0b","http://www.mendeley.com/documents/?uuid=d5de91f2-a16e-41cf-9133-87de165ccf14"]}],"mendeley":{"formattedCitation":"(Mougin et al. 2000)","plainTextFormattedCitation":"(Mougin et al. 2000)","previouslyFormattedCitation":"(Mougin et al., 2000)"},"properties":{"noteIndex":0},"schema":"https://github.com/citation-style-language/schema/raw/master/csl-citation.json"}</w:instrText>
      </w:r>
      <w:r w:rsidRPr="00180739">
        <w:fldChar w:fldCharType="separate"/>
      </w:r>
      <w:r w:rsidR="00D0550D" w:rsidRPr="00D0550D">
        <w:rPr>
          <w:noProof/>
        </w:rPr>
        <w:t xml:space="preserve">(Mougin </w:t>
      </w:r>
      <w:r w:rsidR="00C00CE7" w:rsidRPr="00C00CE7">
        <w:rPr>
          <w:i/>
          <w:noProof/>
        </w:rPr>
        <w:t>et al</w:t>
      </w:r>
      <w:r w:rsidR="00D0550D" w:rsidRPr="00D0550D">
        <w:rPr>
          <w:noProof/>
        </w:rPr>
        <w:t>. 2000)</w:t>
      </w:r>
      <w:r w:rsidRPr="00180739">
        <w:fldChar w:fldCharType="end"/>
      </w:r>
      <w:r w:rsidRPr="00180739">
        <w:t xml:space="preserve">. It is long assumed from other seabirds </w:t>
      </w:r>
      <w:r w:rsidRPr="00180739">
        <w:fldChar w:fldCharType="begin" w:fldLock="1"/>
      </w:r>
      <w:r w:rsidR="00D0550D">
        <w:instrText>ADDIN CSL_CITATION {"citationItems":[{"id":"ITEM-1","itemData":{"DOI":"10.1017/S0373463305003401","author":[{"dropping-particle":"","family":"Akesson","given":"Susanne","non-dropping-particle":"","parse-names":false,"suffix":""},{"dropping-particle":"","family":"Weimerskirch","given":"Henri","non-dropping-particle":"","parse-names":false,"suffix":""}],"container-title":"The Journal of Navigation","id":"ITEM-1","issued":{"date-parts":[["2005"]]},"page":"365-373","title":"Albatross Long-Distance Navigation : Comparing Adults And Juveniles","type":"article-journal","volume":"58"},"prefix":"e.g., ","uris":["http://www.mendeley.com/documents/?uuid=ee7df118-5116-48c6-8bca-e6bae4584198","http://www.mendeley.com/documents/?uuid=ba506837-2fd3-4572-a2c9-5e2ce97b1acf"]}],"mendeley":{"formattedCitation":"(e.g., Akesson and Weimerskirch 2005)","plainTextFormattedCitation":"(e.g., Akesson and Weimerskirch 2005)","previouslyFormattedCitation":"(e.g., Akesson &amp; Weimerskirch, 2005)"},"properties":{"noteIndex":0},"schema":"https://github.com/citation-style-language/schema/raw/master/csl-citation.json"}</w:instrText>
      </w:r>
      <w:r w:rsidRPr="00180739">
        <w:fldChar w:fldCharType="separate"/>
      </w:r>
      <w:r w:rsidR="00D0550D" w:rsidRPr="00D0550D">
        <w:rPr>
          <w:noProof/>
        </w:rPr>
        <w:t xml:space="preserve">(e.g., Akesson </w:t>
      </w:r>
      <w:r w:rsidR="00C00CE7">
        <w:rPr>
          <w:noProof/>
        </w:rPr>
        <w:t>&amp;</w:t>
      </w:r>
      <w:bookmarkStart w:id="2" w:name="_GoBack"/>
      <w:bookmarkEnd w:id="2"/>
      <w:r w:rsidR="00D0550D" w:rsidRPr="00D0550D">
        <w:rPr>
          <w:noProof/>
        </w:rPr>
        <w:t xml:space="preserve"> Weimerskirch 2005)</w:t>
      </w:r>
      <w:r w:rsidRPr="00180739">
        <w:fldChar w:fldCharType="end"/>
      </w:r>
      <w:r w:rsidRPr="00180739">
        <w:t xml:space="preserve"> that the first years following fledging, Cory’s </w:t>
      </w:r>
      <w:r w:rsidR="00C00CE7" w:rsidRPr="00C00CE7">
        <w:t>Shearwater</w:t>
      </w:r>
      <w:r w:rsidRPr="00180739">
        <w:t xml:space="preserve">s spend most of their time at sea, learning about the oceanic environment and the foraging opportunities spread along the Atlantic Ocean. All these characteristics (i.e., non-endangered, long-lived, relatively well-studied, long-distance migratory species, and with multiple and remote wintering areas) make the Cory’s </w:t>
      </w:r>
      <w:r w:rsidR="00C00CE7" w:rsidRPr="00C00CE7">
        <w:t>Shearwater</w:t>
      </w:r>
      <w:r w:rsidRPr="00180739">
        <w:t xml:space="preserve"> the ideal model species to investigate spatial ecology of juvenile individuals.</w:t>
      </w:r>
    </w:p>
    <w:bookmarkEnd w:id="1"/>
    <w:p w14:paraId="5EBD83EC" w14:textId="6DDCF21B" w:rsidR="00942C44" w:rsidRDefault="00942C44" w:rsidP="00CA7778">
      <w:pPr>
        <w:rPr>
          <w:color w:val="212121"/>
        </w:rPr>
      </w:pPr>
      <w:r>
        <w:rPr>
          <w:rFonts w:eastAsia="Calibri"/>
          <w:noProof/>
          <w:lang w:eastAsia="en-GB"/>
        </w:rPr>
        <mc:AlternateContent>
          <mc:Choice Requires="wpg">
            <w:drawing>
              <wp:anchor distT="0" distB="0" distL="114300" distR="114300" simplePos="0" relativeHeight="251664384" behindDoc="1" locked="0" layoutInCell="1" allowOverlap="1" wp14:anchorId="0972AFCF" wp14:editId="32293C27">
                <wp:simplePos x="0" y="0"/>
                <wp:positionH relativeFrom="margin">
                  <wp:posOffset>175260</wp:posOffset>
                </wp:positionH>
                <wp:positionV relativeFrom="paragraph">
                  <wp:posOffset>278765</wp:posOffset>
                </wp:positionV>
                <wp:extent cx="5343525" cy="4097655"/>
                <wp:effectExtent l="95250" t="76200" r="104775" b="131445"/>
                <wp:wrapNone/>
                <wp:docPr id="9" name="Grupo 9"/>
                <wp:cNvGraphicFramePr/>
                <a:graphic xmlns:a="http://schemas.openxmlformats.org/drawingml/2006/main">
                  <a:graphicData uri="http://schemas.microsoft.com/office/word/2010/wordprocessingGroup">
                    <wpg:wgp>
                      <wpg:cNvGrpSpPr/>
                      <wpg:grpSpPr>
                        <a:xfrm>
                          <a:off x="0" y="0"/>
                          <a:ext cx="5343525" cy="4097655"/>
                          <a:chOff x="0" y="0"/>
                          <a:chExt cx="5343580" cy="4098234"/>
                        </a:xfrm>
                      </wpg:grpSpPr>
                      <pic:pic xmlns:pic="http://schemas.openxmlformats.org/drawingml/2006/picture">
                        <pic:nvPicPr>
                          <pic:cNvPr id="1" name="Imagen 1"/>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516834"/>
                            <a:ext cx="4775200" cy="3581400"/>
                          </a:xfrm>
                          <a:prstGeom prst="rect">
                            <a:avLst/>
                          </a:prstGeom>
                          <a:solidFill>
                            <a:srgbClr val="FFFFFF">
                              <a:shade val="85000"/>
                            </a:srgbClr>
                          </a:solidFill>
                          <a:ln w="635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pic:pic xmlns:pic="http://schemas.openxmlformats.org/drawingml/2006/picture">
                        <pic:nvPicPr>
                          <pic:cNvPr id="6" name="Imagen 6"/>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rot="10800000">
                            <a:off x="3506525" y="0"/>
                            <a:ext cx="1837055" cy="1515745"/>
                          </a:xfrm>
                          <a:prstGeom prst="rect">
                            <a:avLst/>
                          </a:prstGeom>
                          <a:solidFill>
                            <a:srgbClr val="FFFFFF">
                              <a:shade val="85000"/>
                            </a:srgbClr>
                          </a:solidFill>
                          <a:ln w="635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633DEA9" id="Grupo 9" o:spid="_x0000_s1026" style="position:absolute;margin-left:13.8pt;margin-top:21.95pt;width:420.75pt;height:322.65pt;z-index:-251652096;mso-position-horizontal-relative:margin" coordsize="53435,409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27" type="#_x0000_t75" style="position:absolute;top:5168;width:47752;height:35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" filled="t" fillcolor="#ededed" stroked="t" strokecolor="white" strokeweight=".5pt">
                  <v:stroke endcap="square"/>
                  <v:imagedata r:id="rId12" o:title=""/>
                  <v:shadow on="t" color="black" opacity="26214f" origin="-.5,-.5" offset="0,.5mm"/>
                  <v:path arrowok="t"/>
                </v:shape>
                <v:shape id="Imagen 6" o:spid="_x0000_s1028" type="#_x0000_t75" style="position:absolute;left:35065;width:18370;height:15157;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" filled="t" fillcolor="#ededed" stroked="t" strokecolor="white" strokeweight=".5pt">
                  <v:stroke endcap="square"/>
                  <v:imagedata r:id="rId13" o:title=""/>
                  <v:shadow on="t" color="black" opacity="26214f" origin="-.5,-.5" offset="0,.5mm"/>
                  <v:path arrowok="t"/>
                </v:shape>
                <w10:wrap anchorx="margin"/>
              </v:group>
            </w:pict>
          </mc:Fallback>
        </mc:AlternateContent>
      </w:r>
    </w:p>
    <w:p w14:paraId="15B8D730" w14:textId="556363D4" w:rsidR="00942C44" w:rsidRDefault="00942C44" w:rsidP="00CA7778">
      <w:pPr>
        <w:rPr>
          <w:color w:val="212121"/>
        </w:rPr>
      </w:pPr>
    </w:p>
    <w:p w14:paraId="458F96A1" w14:textId="37BDB422" w:rsidR="00942C44" w:rsidRDefault="00942C44" w:rsidP="00CA7778">
      <w:pPr>
        <w:rPr>
          <w:color w:val="212121"/>
        </w:rPr>
      </w:pPr>
    </w:p>
    <w:p w14:paraId="758CAA13" w14:textId="77777777" w:rsidR="00942C44" w:rsidRDefault="00942C44" w:rsidP="00CA7778">
      <w:pPr>
        <w:rPr>
          <w:color w:val="212121"/>
        </w:rPr>
      </w:pPr>
    </w:p>
    <w:p w14:paraId="5E5A8DA5" w14:textId="4ACBDB97" w:rsidR="00942C44" w:rsidRDefault="00942C44" w:rsidP="00CA7778">
      <w:pPr>
        <w:rPr>
          <w:color w:val="212121"/>
        </w:rPr>
      </w:pPr>
    </w:p>
    <w:p w14:paraId="185E0DEE" w14:textId="77777777" w:rsidR="00942C44" w:rsidRDefault="00942C44" w:rsidP="00CA7778">
      <w:pPr>
        <w:rPr>
          <w:color w:val="212121"/>
        </w:rPr>
      </w:pPr>
    </w:p>
    <w:p w14:paraId="5EF5F656" w14:textId="77777777" w:rsidR="00942C44" w:rsidRDefault="00942C44" w:rsidP="00CA7778">
      <w:pPr>
        <w:rPr>
          <w:color w:val="212121"/>
        </w:rPr>
      </w:pPr>
    </w:p>
    <w:p w14:paraId="6A66AED2" w14:textId="6DAF729E" w:rsidR="00942C44" w:rsidRDefault="00942C44" w:rsidP="00CA7778">
      <w:pPr>
        <w:rPr>
          <w:color w:val="212121"/>
        </w:rPr>
      </w:pPr>
    </w:p>
    <w:p w14:paraId="74B46A50" w14:textId="77777777" w:rsidR="00942C44" w:rsidRDefault="00942C44" w:rsidP="00CA7778">
      <w:pPr>
        <w:rPr>
          <w:color w:val="212121"/>
        </w:rPr>
      </w:pPr>
    </w:p>
    <w:p w14:paraId="4C29A69E" w14:textId="77777777" w:rsidR="00942C44" w:rsidRDefault="00942C44" w:rsidP="00CA7778">
      <w:pPr>
        <w:rPr>
          <w:color w:val="212121"/>
        </w:rPr>
      </w:pPr>
    </w:p>
    <w:p w14:paraId="26B0A99D" w14:textId="77777777" w:rsidR="00942C44" w:rsidRDefault="00942C44" w:rsidP="00CA7778">
      <w:pPr>
        <w:rPr>
          <w:color w:val="212121"/>
        </w:rPr>
      </w:pPr>
    </w:p>
    <w:p w14:paraId="2AF80CDA" w14:textId="067AADFD" w:rsidR="00A67AB1" w:rsidRDefault="00A67AB1" w:rsidP="00CA7778">
      <w:pPr>
        <w:rPr>
          <w:color w:val="212121"/>
        </w:rPr>
      </w:pPr>
    </w:p>
    <w:p w14:paraId="63958117" w14:textId="4F447C6A" w:rsidR="00A67AB1" w:rsidRDefault="00A67AB1" w:rsidP="00CA7778">
      <w:pPr>
        <w:rPr>
          <w:color w:val="212121"/>
        </w:rPr>
      </w:pPr>
    </w:p>
    <w:p w14:paraId="55813DEC" w14:textId="08652D7C" w:rsidR="00CA7778" w:rsidRPr="00CA7778" w:rsidRDefault="006E61CF" w:rsidP="004825D0">
      <w:pPr>
        <w:tabs>
          <w:tab w:val="left" w:pos="3240"/>
        </w:tabs>
        <w:jc w:val="both"/>
        <w:rPr>
          <w:color w:val="212121"/>
        </w:rPr>
      </w:pPr>
      <w:r w:rsidRPr="006E61CF">
        <w:rPr>
          <w:b/>
          <w:color w:val="212121"/>
        </w:rPr>
        <w:t>Figure S1</w:t>
      </w:r>
      <w:r w:rsidR="00CA7778" w:rsidRPr="006E61CF">
        <w:rPr>
          <w:b/>
          <w:color w:val="212121"/>
        </w:rPr>
        <w:t>.</w:t>
      </w:r>
      <w:r w:rsidR="00CA7778" w:rsidRPr="00CA7778">
        <w:rPr>
          <w:color w:val="212121"/>
        </w:rPr>
        <w:t xml:space="preserve"> Every shearwater chick included in the study was fitted with a small, leg-mounted, combined geolocator-immersion logger that allowed us to study the migratory behaviour of every bird (including migratory schedule, wintering destination, and at-sea activity during the </w:t>
      </w:r>
      <w:proofErr w:type="gramStart"/>
      <w:r w:rsidR="00CA7778" w:rsidRPr="00CA7778">
        <w:rPr>
          <w:color w:val="212121"/>
        </w:rPr>
        <w:t>non-breeding</w:t>
      </w:r>
      <w:proofErr w:type="gramEnd"/>
      <w:r w:rsidR="00CA7778" w:rsidRPr="00CA7778">
        <w:rPr>
          <w:color w:val="212121"/>
        </w:rPr>
        <w:t xml:space="preserve"> period). </w:t>
      </w:r>
      <w:r w:rsidR="007701D6">
        <w:rPr>
          <w:color w:val="212121"/>
        </w:rPr>
        <w:t>Upper picture shows in detail the retrieved logger.</w:t>
      </w:r>
      <w:r w:rsidR="007701D6" w:rsidRPr="00CA7778">
        <w:rPr>
          <w:color w:val="212121"/>
        </w:rPr>
        <w:t xml:space="preserve"> </w:t>
      </w:r>
      <w:r w:rsidR="00CA7778" w:rsidRPr="00CA7778">
        <w:rPr>
          <w:color w:val="212121"/>
        </w:rPr>
        <w:t>Photo credit: Raül Ramos</w:t>
      </w:r>
      <w:r w:rsidR="007701D6">
        <w:rPr>
          <w:color w:val="212121"/>
        </w:rPr>
        <w:t xml:space="preserve"> &amp; Michael Brothers</w:t>
      </w:r>
      <w:r w:rsidR="00CA7778" w:rsidRPr="00CA7778">
        <w:rPr>
          <w:color w:val="212121"/>
        </w:rPr>
        <w:t>.</w:t>
      </w:r>
    </w:p>
    <w:p w14:paraId="35A91794" w14:textId="18BE26B4" w:rsidR="00D0550D" w:rsidRDefault="00B049D8" w:rsidP="004825D0">
      <w:pPr>
        <w:tabs>
          <w:tab w:val="left" w:pos="2615"/>
        </w:tabs>
        <w:jc w:val="both"/>
        <w:rPr>
          <w:color w:val="212121"/>
        </w:rPr>
      </w:pPr>
      <w:r>
        <w:rPr>
          <w:color w:val="212121"/>
        </w:rPr>
        <w:lastRenderedPageBreak/>
        <w:tab/>
      </w:r>
      <w:r w:rsidR="00942C44" w:rsidRPr="00CA7778">
        <w:rPr>
          <w:noProof/>
          <w:lang w:eastAsia="en-GB"/>
        </w:rPr>
        <w:drawing>
          <wp:anchor distT="0" distB="0" distL="114300" distR="114300" simplePos="0" relativeHeight="251661312" behindDoc="1" locked="0" layoutInCell="1" allowOverlap="1" wp14:anchorId="45014AF1" wp14:editId="1BBF8C18">
            <wp:simplePos x="0" y="0"/>
            <wp:positionH relativeFrom="margin">
              <wp:align>left</wp:align>
            </wp:positionH>
            <wp:positionV relativeFrom="paragraph">
              <wp:posOffset>228193</wp:posOffset>
            </wp:positionV>
            <wp:extent cx="5091430" cy="3394710"/>
            <wp:effectExtent l="114300" t="76200" r="109220" b="12954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91430" cy="3394710"/>
                    </a:xfrm>
                    <a:prstGeom prst="rect">
                      <a:avLst/>
                    </a:prstGeom>
                    <a:solidFill>
                      <a:srgbClr val="FFFFFF">
                        <a:shade val="85000"/>
                      </a:srgbClr>
                    </a:solidFill>
                    <a:ln w="635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7F11F4F3" w14:textId="71F62C51" w:rsidR="00D0550D" w:rsidRDefault="00D0550D" w:rsidP="004825D0">
      <w:pPr>
        <w:jc w:val="both"/>
        <w:rPr>
          <w:color w:val="212121"/>
        </w:rPr>
      </w:pPr>
    </w:p>
    <w:p w14:paraId="7FACF439" w14:textId="77777777" w:rsidR="00D0550D" w:rsidRDefault="00D0550D" w:rsidP="004825D0">
      <w:pPr>
        <w:jc w:val="both"/>
        <w:rPr>
          <w:color w:val="212121"/>
        </w:rPr>
      </w:pPr>
    </w:p>
    <w:p w14:paraId="473B9032" w14:textId="77777777" w:rsidR="00D0550D" w:rsidRDefault="00D0550D" w:rsidP="004825D0">
      <w:pPr>
        <w:jc w:val="both"/>
        <w:rPr>
          <w:color w:val="212121"/>
        </w:rPr>
      </w:pPr>
    </w:p>
    <w:p w14:paraId="6CF42D7B" w14:textId="77777777" w:rsidR="00D0550D" w:rsidRDefault="00D0550D" w:rsidP="004825D0">
      <w:pPr>
        <w:jc w:val="both"/>
        <w:rPr>
          <w:color w:val="212121"/>
        </w:rPr>
      </w:pPr>
    </w:p>
    <w:p w14:paraId="65E366D9" w14:textId="77777777" w:rsidR="00D0550D" w:rsidRDefault="00D0550D" w:rsidP="004825D0">
      <w:pPr>
        <w:jc w:val="both"/>
        <w:rPr>
          <w:color w:val="212121"/>
        </w:rPr>
      </w:pPr>
    </w:p>
    <w:p w14:paraId="38B7DA36" w14:textId="77777777" w:rsidR="00D0550D" w:rsidRDefault="00D0550D" w:rsidP="004825D0">
      <w:pPr>
        <w:jc w:val="both"/>
        <w:rPr>
          <w:color w:val="212121"/>
        </w:rPr>
      </w:pPr>
    </w:p>
    <w:p w14:paraId="76499E60" w14:textId="77777777" w:rsidR="00D0550D" w:rsidRDefault="00D0550D" w:rsidP="004825D0">
      <w:pPr>
        <w:jc w:val="both"/>
        <w:rPr>
          <w:color w:val="212121"/>
        </w:rPr>
      </w:pPr>
    </w:p>
    <w:p w14:paraId="1368D814" w14:textId="77777777" w:rsidR="00D0550D" w:rsidRDefault="00D0550D" w:rsidP="004825D0">
      <w:pPr>
        <w:jc w:val="both"/>
        <w:rPr>
          <w:color w:val="212121"/>
        </w:rPr>
      </w:pPr>
    </w:p>
    <w:p w14:paraId="6B849E93" w14:textId="77777777" w:rsidR="00D0550D" w:rsidRDefault="00D0550D" w:rsidP="004825D0">
      <w:pPr>
        <w:jc w:val="both"/>
        <w:rPr>
          <w:color w:val="212121"/>
        </w:rPr>
      </w:pPr>
    </w:p>
    <w:p w14:paraId="6AD78EAE" w14:textId="77777777" w:rsidR="00D0550D" w:rsidRDefault="00D0550D" w:rsidP="004825D0">
      <w:pPr>
        <w:jc w:val="both"/>
        <w:rPr>
          <w:color w:val="212121"/>
        </w:rPr>
      </w:pPr>
    </w:p>
    <w:p w14:paraId="6AFDE67A" w14:textId="77777777" w:rsidR="00942C44" w:rsidRDefault="00942C44" w:rsidP="004825D0">
      <w:pPr>
        <w:jc w:val="both"/>
        <w:rPr>
          <w:color w:val="212121"/>
        </w:rPr>
      </w:pPr>
    </w:p>
    <w:p w14:paraId="4E2CDFC0" w14:textId="1AB729FE" w:rsidR="00CA7778" w:rsidRPr="00CA7778" w:rsidRDefault="006E61CF" w:rsidP="004825D0">
      <w:pPr>
        <w:jc w:val="both"/>
      </w:pPr>
      <w:r w:rsidRPr="006E61CF">
        <w:rPr>
          <w:b/>
          <w:color w:val="212121"/>
        </w:rPr>
        <w:t>Figure S</w:t>
      </w:r>
      <w:r w:rsidR="00CA7778" w:rsidRPr="006E61CF">
        <w:rPr>
          <w:b/>
          <w:color w:val="212121"/>
        </w:rPr>
        <w:t>2.</w:t>
      </w:r>
      <w:r w:rsidR="00CA7778" w:rsidRPr="00256E66">
        <w:rPr>
          <w:color w:val="212121"/>
        </w:rPr>
        <w:t xml:space="preserve"> The juvenile shearwater found </w:t>
      </w:r>
      <w:r w:rsidR="00256E66" w:rsidRPr="00256E66">
        <w:rPr>
          <w:color w:val="212121"/>
        </w:rPr>
        <w:t>on a beach in Florida, USA (29°12'10.55" N; 80°59'41.85"),</w:t>
      </w:r>
      <w:r w:rsidR="00256E66">
        <w:rPr>
          <w:color w:val="212121"/>
        </w:rPr>
        <w:t xml:space="preserve"> o</w:t>
      </w:r>
      <w:r w:rsidR="00560CB1" w:rsidRPr="00256E66">
        <w:rPr>
          <w:color w:val="212121"/>
        </w:rPr>
        <w:t xml:space="preserve">n 05 July 2018, </w:t>
      </w:r>
      <w:r w:rsidR="00256E66">
        <w:rPr>
          <w:color w:val="212121"/>
        </w:rPr>
        <w:t xml:space="preserve">suffered from </w:t>
      </w:r>
      <w:r w:rsidR="006F6C41">
        <w:rPr>
          <w:color w:val="212121"/>
        </w:rPr>
        <w:t xml:space="preserve">a </w:t>
      </w:r>
      <w:r w:rsidR="00746CBB">
        <w:rPr>
          <w:color w:val="212121"/>
        </w:rPr>
        <w:t xml:space="preserve">strong </w:t>
      </w:r>
      <w:r w:rsidR="006F6C41">
        <w:rPr>
          <w:color w:val="212121"/>
        </w:rPr>
        <w:t>emaciation condition</w:t>
      </w:r>
      <w:r w:rsidR="00746CBB">
        <w:rPr>
          <w:color w:val="212121"/>
        </w:rPr>
        <w:t xml:space="preserve"> of pectoral muscles</w:t>
      </w:r>
      <w:r w:rsidR="003500DC">
        <w:rPr>
          <w:color w:val="212121"/>
        </w:rPr>
        <w:t>.</w:t>
      </w:r>
      <w:r w:rsidR="006F6C41">
        <w:rPr>
          <w:color w:val="212121"/>
        </w:rPr>
        <w:t xml:space="preserve"> </w:t>
      </w:r>
      <w:r w:rsidR="00367AAC">
        <w:rPr>
          <w:color w:val="212121"/>
        </w:rPr>
        <w:t>F</w:t>
      </w:r>
      <w:r w:rsidR="00367AAC" w:rsidRPr="00367AAC">
        <w:rPr>
          <w:color w:val="212121"/>
        </w:rPr>
        <w:t xml:space="preserve">ormal necropsy </w:t>
      </w:r>
      <w:r w:rsidR="00367AAC">
        <w:rPr>
          <w:color w:val="212121"/>
        </w:rPr>
        <w:t xml:space="preserve">was </w:t>
      </w:r>
      <w:r w:rsidR="00367AAC" w:rsidRPr="00367AAC">
        <w:rPr>
          <w:color w:val="212121"/>
        </w:rPr>
        <w:t xml:space="preserve">performed on 16 July 2018 by the veterinarian Dr Craig Pelton, </w:t>
      </w:r>
      <w:r w:rsidR="00367AAC">
        <w:rPr>
          <w:color w:val="212121"/>
        </w:rPr>
        <w:t xml:space="preserve">at the </w:t>
      </w:r>
      <w:r w:rsidR="00367AAC" w:rsidRPr="00367AAC">
        <w:rPr>
          <w:color w:val="212121"/>
        </w:rPr>
        <w:t xml:space="preserve">Marine Science </w:t>
      </w:r>
      <w:proofErr w:type="spellStart"/>
      <w:r w:rsidR="00367AAC" w:rsidRPr="00367AAC">
        <w:rPr>
          <w:color w:val="212121"/>
        </w:rPr>
        <w:t>Center</w:t>
      </w:r>
      <w:proofErr w:type="spellEnd"/>
      <w:r w:rsidR="00367AAC">
        <w:rPr>
          <w:color w:val="212121"/>
        </w:rPr>
        <w:t xml:space="preserve"> in </w:t>
      </w:r>
      <w:r w:rsidR="00367AAC" w:rsidRPr="00367AAC">
        <w:rPr>
          <w:color w:val="212121"/>
        </w:rPr>
        <w:t>Ponce Inlet</w:t>
      </w:r>
      <w:r w:rsidR="00367AAC">
        <w:rPr>
          <w:color w:val="212121"/>
        </w:rPr>
        <w:t xml:space="preserve"> (</w:t>
      </w:r>
      <w:r w:rsidR="00367AAC" w:rsidRPr="00367AAC">
        <w:rPr>
          <w:color w:val="212121"/>
        </w:rPr>
        <w:t>Florid</w:t>
      </w:r>
      <w:r w:rsidR="00367AAC">
        <w:rPr>
          <w:color w:val="212121"/>
        </w:rPr>
        <w:t>a, USA)</w:t>
      </w:r>
      <w:r w:rsidR="00367AAC" w:rsidRPr="00367AAC">
        <w:rPr>
          <w:color w:val="212121"/>
        </w:rPr>
        <w:t>.</w:t>
      </w:r>
      <w:r w:rsidR="00367AAC">
        <w:rPr>
          <w:color w:val="212121"/>
        </w:rPr>
        <w:t xml:space="preserve"> </w:t>
      </w:r>
      <w:r w:rsidR="00CA7778" w:rsidRPr="00256E66">
        <w:rPr>
          <w:color w:val="212121"/>
        </w:rPr>
        <w:t>Photo credit:</w:t>
      </w:r>
      <w:r w:rsidR="00256E66">
        <w:rPr>
          <w:color w:val="212121"/>
        </w:rPr>
        <w:t xml:space="preserve"> </w:t>
      </w:r>
      <w:r w:rsidR="00256E66" w:rsidRPr="00256E66">
        <w:t>Craig Pelton</w:t>
      </w:r>
      <w:r w:rsidR="00256E66">
        <w:t>.</w:t>
      </w:r>
    </w:p>
    <w:p w14:paraId="2A9094BB" w14:textId="77777777" w:rsidR="00CA7778" w:rsidRPr="00CA7778" w:rsidRDefault="00CA7778" w:rsidP="004825D0">
      <w:pPr>
        <w:jc w:val="both"/>
      </w:pPr>
    </w:p>
    <w:p w14:paraId="5E556B09" w14:textId="77777777" w:rsidR="00CA7778" w:rsidRPr="00CA7778" w:rsidRDefault="00CA7778" w:rsidP="004825D0">
      <w:pPr>
        <w:jc w:val="both"/>
      </w:pPr>
    </w:p>
    <w:p w14:paraId="0DF829B7" w14:textId="77777777" w:rsidR="00CA7778" w:rsidRPr="00CA7778" w:rsidRDefault="00CA7778" w:rsidP="004825D0">
      <w:pPr>
        <w:jc w:val="both"/>
      </w:pPr>
    </w:p>
    <w:p w14:paraId="0465051C" w14:textId="77777777" w:rsidR="00CA7778" w:rsidRPr="00CA7778" w:rsidRDefault="00CA7778" w:rsidP="004825D0">
      <w:pPr>
        <w:jc w:val="both"/>
      </w:pPr>
    </w:p>
    <w:p w14:paraId="3281BC6B" w14:textId="6C0EF40E" w:rsidR="00CA7778" w:rsidRDefault="00CA7778" w:rsidP="004825D0">
      <w:pPr>
        <w:jc w:val="both"/>
      </w:pPr>
    </w:p>
    <w:p w14:paraId="14B5A8D6" w14:textId="455B8A4E" w:rsidR="004825D0" w:rsidRDefault="004825D0" w:rsidP="004825D0">
      <w:pPr>
        <w:jc w:val="both"/>
      </w:pPr>
    </w:p>
    <w:p w14:paraId="63D5AF78" w14:textId="235A48DF" w:rsidR="004825D0" w:rsidRDefault="004825D0" w:rsidP="004825D0">
      <w:pPr>
        <w:jc w:val="both"/>
      </w:pPr>
    </w:p>
    <w:p w14:paraId="59AA492F" w14:textId="14F5F4AF" w:rsidR="004825D0" w:rsidRDefault="004825D0" w:rsidP="004825D0">
      <w:pPr>
        <w:jc w:val="both"/>
      </w:pPr>
    </w:p>
    <w:p w14:paraId="3AB892C6" w14:textId="77777777" w:rsidR="004825D0" w:rsidRPr="00CA7778" w:rsidRDefault="004825D0" w:rsidP="004825D0">
      <w:pPr>
        <w:jc w:val="both"/>
      </w:pPr>
    </w:p>
    <w:p w14:paraId="708D5CCA" w14:textId="7C466331" w:rsidR="00CA7778" w:rsidRPr="00CA7778" w:rsidRDefault="00942C44" w:rsidP="004825D0">
      <w:pPr>
        <w:jc w:val="both"/>
      </w:pPr>
      <w:r>
        <w:rPr>
          <w:noProof/>
          <w:lang w:eastAsia="en-GB"/>
        </w:rPr>
        <w:lastRenderedPageBreak/>
        <mc:AlternateContent>
          <mc:Choice Requires="wpg">
            <w:drawing>
              <wp:anchor distT="0" distB="0" distL="114300" distR="114300" simplePos="0" relativeHeight="251666432" behindDoc="1" locked="0" layoutInCell="1" allowOverlap="1" wp14:anchorId="42C10E13" wp14:editId="1B3FFE85">
                <wp:simplePos x="0" y="0"/>
                <wp:positionH relativeFrom="column">
                  <wp:posOffset>416255</wp:posOffset>
                </wp:positionH>
                <wp:positionV relativeFrom="paragraph">
                  <wp:posOffset>293447</wp:posOffset>
                </wp:positionV>
                <wp:extent cx="4735830" cy="4077970"/>
                <wp:effectExtent l="95250" t="76200" r="121920" b="113030"/>
                <wp:wrapNone/>
                <wp:docPr id="8" name="Grupo 8"/>
                <wp:cNvGraphicFramePr/>
                <a:graphic xmlns:a="http://schemas.openxmlformats.org/drawingml/2006/main">
                  <a:graphicData uri="http://schemas.microsoft.com/office/word/2010/wordprocessingGroup">
                    <wpg:wgp>
                      <wpg:cNvGrpSpPr/>
                      <wpg:grpSpPr>
                        <a:xfrm>
                          <a:off x="0" y="0"/>
                          <a:ext cx="4735830" cy="4077970"/>
                          <a:chOff x="0" y="0"/>
                          <a:chExt cx="4735830" cy="4077970"/>
                        </a:xfrm>
                      </wpg:grpSpPr>
                      <pic:pic xmlns:pic="http://schemas.openxmlformats.org/drawingml/2006/picture">
                        <pic:nvPicPr>
                          <pic:cNvPr id="4" name="Imagen 4"/>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990600"/>
                            <a:ext cx="4630420" cy="3087370"/>
                          </a:xfrm>
                          <a:prstGeom prst="rect">
                            <a:avLst/>
                          </a:prstGeom>
                          <a:solidFill>
                            <a:srgbClr val="FFFFFF">
                              <a:shade val="85000"/>
                            </a:srgbClr>
                          </a:solidFill>
                          <a:ln w="635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pic:pic xmlns:pic="http://schemas.openxmlformats.org/drawingml/2006/picture">
                        <pic:nvPicPr>
                          <pic:cNvPr id="2" name="Imagen 2"/>
                          <pic:cNvPicPr>
                            <a:picLocks noChangeAspect="1"/>
                          </pic:cNvPicPr>
                        </pic:nvPicPr>
                        <pic:blipFill rotWithShape="1">
                          <a:blip r:embed="rId16">
                            <a:extLst>
                              <a:ext uri="{28A0092B-C50C-407E-A947-70E740481C1C}">
                                <a14:useLocalDpi xmlns:a14="http://schemas.microsoft.com/office/drawing/2010/main" val="0"/>
                              </a:ext>
                            </a:extLst>
                          </a:blip>
                          <a:srcRect t="11775" r="11891"/>
                          <a:stretch/>
                        </pic:blipFill>
                        <pic:spPr bwMode="auto">
                          <a:xfrm>
                            <a:off x="2190750" y="0"/>
                            <a:ext cx="2545080" cy="1698625"/>
                          </a:xfrm>
                          <a:prstGeom prst="rect">
                            <a:avLst/>
                          </a:prstGeom>
                          <a:solidFill>
                            <a:srgbClr val="FFFFFF">
                              <a:shade val="85000"/>
                            </a:srgbClr>
                          </a:solidFill>
                          <a:ln w="635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C46C3E1" id="Grupo 8" o:spid="_x0000_s1026" style="position:absolute;margin-left:32.8pt;margin-top:23.1pt;width:372.9pt;height:321.1pt;z-index:-251650048" coordsize="47358,407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PAAAAAAAAAAAAAAAAAAAAP//AAAAAAAAAAAAAP////9ZAAAAAAAAADMALgAAABcAAAAA&#10;AP//AAAAAAAARUYtUzE4LTIwMG1tIGYvMy41LTUuNiBJUwAAAAAAAAAAAAAAAAAAAAAAAAAAAAAA&#10;AAAAAAAAAAAAAAAAAAAAAAAAAAAAAAAAAABTMTgxODc0ME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88AACAAZgCsAAABAAEAAQAAKQBxALoAAAEAAQABAAAAAAAAAAAAAAAAAAAAAAAAAAAAAAAA&#10;AAAAAAAAAAAAAAAAAAAAAAAAAAAAAAAAAAAAAAAAAAAAAAAAAAAAAAAAAAAAAAAAAAAAAAAAAAAA&#10;AAAAAAAAAAAAAAAAAAAAAAAAAAAAAAAAAAAAAAAAAAAAAAAAAAAAAAAAAAAAAAAAAAAAAAAAAAAA&#10;AAAAAAAAgQCBAI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wAAAAAAAAA&#10;AAAAAAoAAAAAAAAAABB0AAEAAAAAAAAAIAAAAAAAAADMEEAUgA3/HzofWR3mGdUX0REAAPUC6gUi&#10;CN8IGgoAQFg+RD14PDo8NzwAQAxCHES3RRhGDEYAALID6gUiCJ0JGgrjP/Q/EEA6QF9AbEAAALID&#10;6gUiCJ0JGgoAAAAAAAAcAAAAAAAAAAEAAAAAAAAAAQAAAAEAAAAAAAAABwcHAAAAfIocAAAAAAAA&#10;AAAAAAAAAAAAAAAAAAAAAAAAAAAAAADARcsAAQ1cBdjcAD2xAAAAAAAAAAAAAAAAAAAASUkqAIID&#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PD94cGFja2V0IGVu&#10;ZD0ndyc/Pv/bAEMAAgEBAgEBAgICAgICAgIDBQMDAwMDBgQEAwUHBgcHBwYHBwgJCwkICAoIBwcK&#10;DQoKCwwMDAwHCQ4PDQwOCwwMDP/bAEMBAgICAwMDBgMDBgwIBwgMDAwMDAwMDAwMDAwMDAwMDAwM&#10;DAwMDAwMDAwMDAwMDAwMDAwMDAwMDAwMDAwMDAwMDP/AABEIAyAEs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DwAAAAA&#10;AAAAAAAAAAAAAAD//wAAAAAAAAAAAAD/////WAAAAAAAAABJAD4AAAAXAAAAAAD//wAAAAAAAEVG&#10;LVMxOC0yMDBtbSBmLzMuNS01LjYgSVMAAAAAAAAAAAAAAAAAAAAAAAAAAAAAAAAAAAAAAAAAAAAA&#10;AAAAAAAAAAAAAAAAAAAAUzE4MTg3NDB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PAAAgAHgA&#10;0QAAAQABAAEAACgAfADRAAABAAEAAQAAAAAAAAAAAAAAAAAAAAAAAAAAAAAAAAAAAAAAAAAAAAAA&#10;AAAAAAAAAAAAAAAAAAAAAAAAAAAAAAAAAAAAAAAAAAAAAAAAAAAAAAAAAAAAAAAAAAAAAAAAAAAA&#10;AAAAAAAAAAAAAAAAAAAAAAAAAAAAAAAAAAAAAAAAAAAAAAAAAAAAAAAAAAAAAAAAAAAAAIEAgQC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sAAAAAAAAAAAAAAAKAAAAAAAA&#10;AAAQdAABAAAAAAAAACAAAAAAAAAAzBBAFIAN/x91H9AdvBkHF/kRAAD1AuoFIgjfCBoKAEBWPls9&#10;tDyVPJw8AED2QW1DZkR+RGNEAACyA+oFIgidCRoK5D8FQDtAikDKQOJAAACyA+oFIgidCRoKAAAA&#10;AAAAHAAAAAAAAAABAAAAAAAAAAEAAAABAAAAAAAAAAcHBwAAAHyKHAAAAAAAAAAAAAAAAAAAAAAA&#10;AAAAAAAAAAAAAAAAwEXLAAENXAXY3AA9sQAAAAAAAAAAAAAAAAAAAElJKgCCA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PD94cGFja2V0IGVuZD0ndyc/Pv/bAEMAAgEBAgEBAgICAgICAgIDBQMD&#10;AwMDBgQEAwUHBgcHBwYHBwgJCwkICAoIBwcKDQoKCwwMDAwHCQ4PDQwOCwwMDP/bAEMBAgICAwMD&#10;BgMDBgwIBwgMDAwMDAwMDAwMDAwMDAwMDAwMDAwMDAwMDAwMDAwMDAwMDAwMDAwMDAwMDAwMDAwM&#10;DP/AABEIAyAEs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">
                <v:shape id="Imagen 4" o:spid="_x0000_s1027" type="#_x0000_t75" style="position:absolute;top:9906;width:46304;height:30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" filled="t" fillcolor="#ededed" stroked="t" strokecolor="white" strokeweight=".5pt">
                  <v:stroke endcap="square"/>
                  <v:imagedata r:id="rId17" o:title=""/>
                  <v:shadow on="t" color="black" opacity="26214f" origin="-.5,-.5" offset="0,.5mm"/>
                  <v:path arrowok="t"/>
                </v:shape>
                <v:shape id="Imagen 2" o:spid="_x0000_s1028" type="#_x0000_t75" style="position:absolute;left:21907;width:25451;height:16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" filled="t" fillcolor="#ededed" stroked="t" strokecolor="white" strokeweight=".5pt">
                  <v:stroke endcap="square"/>
                  <v:imagedata r:id="rId18" o:title="" croptop="7717f" cropright="7793f"/>
                  <v:shadow on="t" color="black" opacity="26214f" origin="-.5,-.5" offset="0,.5mm"/>
                  <v:path arrowok="t"/>
                </v:shape>
              </v:group>
            </w:pict>
          </mc:Fallback>
        </mc:AlternateContent>
      </w:r>
    </w:p>
    <w:p w14:paraId="7A2D9C74" w14:textId="5F73E5DE" w:rsidR="00CA7778" w:rsidRPr="00CA7778" w:rsidRDefault="00CA7778" w:rsidP="004825D0">
      <w:pPr>
        <w:jc w:val="both"/>
      </w:pPr>
    </w:p>
    <w:p w14:paraId="42D7FDB6" w14:textId="178E6B3F" w:rsidR="00CA7778" w:rsidRPr="00CA7778" w:rsidRDefault="00CA7778" w:rsidP="004825D0">
      <w:pPr>
        <w:jc w:val="both"/>
      </w:pPr>
    </w:p>
    <w:p w14:paraId="732CF46C" w14:textId="78911001" w:rsidR="00CA7778" w:rsidRDefault="00CA7778" w:rsidP="004825D0">
      <w:pPr>
        <w:jc w:val="both"/>
      </w:pPr>
    </w:p>
    <w:p w14:paraId="701FE57B" w14:textId="42ACB071" w:rsidR="00942C44" w:rsidRDefault="00942C44" w:rsidP="004825D0">
      <w:pPr>
        <w:jc w:val="both"/>
      </w:pPr>
    </w:p>
    <w:p w14:paraId="75F9C7B9" w14:textId="1A6988BF" w:rsidR="00942C44" w:rsidRDefault="00942C44" w:rsidP="004825D0">
      <w:pPr>
        <w:jc w:val="both"/>
      </w:pPr>
    </w:p>
    <w:p w14:paraId="5DAFB71D" w14:textId="77777777" w:rsidR="00942C44" w:rsidRPr="00CA7778" w:rsidRDefault="00942C44" w:rsidP="004825D0">
      <w:pPr>
        <w:jc w:val="both"/>
      </w:pPr>
    </w:p>
    <w:p w14:paraId="1EA9D41D" w14:textId="6E299DB3" w:rsidR="00CA7778" w:rsidRPr="00CA7778" w:rsidRDefault="00CA7778" w:rsidP="004825D0">
      <w:pPr>
        <w:jc w:val="both"/>
      </w:pPr>
    </w:p>
    <w:p w14:paraId="743B2031" w14:textId="7794FB7C" w:rsidR="00CA7778" w:rsidRPr="00CA7778" w:rsidRDefault="00CA7778" w:rsidP="004825D0">
      <w:pPr>
        <w:jc w:val="both"/>
      </w:pPr>
    </w:p>
    <w:p w14:paraId="1B4EF8D4" w14:textId="6F1240DE" w:rsidR="00CA7778" w:rsidRPr="00CA7778" w:rsidRDefault="00CA7778" w:rsidP="004825D0">
      <w:pPr>
        <w:jc w:val="both"/>
      </w:pPr>
    </w:p>
    <w:p w14:paraId="3FACAEC3" w14:textId="674A45FC" w:rsidR="00CA7778" w:rsidRPr="00CA7778" w:rsidRDefault="00CA7778" w:rsidP="004825D0">
      <w:pPr>
        <w:jc w:val="both"/>
      </w:pPr>
    </w:p>
    <w:p w14:paraId="5EB94F32" w14:textId="7EAEE55B" w:rsidR="00CA7778" w:rsidRPr="00CA7778" w:rsidRDefault="00CA7778" w:rsidP="004825D0">
      <w:pPr>
        <w:jc w:val="both"/>
      </w:pPr>
    </w:p>
    <w:p w14:paraId="062021A3" w14:textId="77777777" w:rsidR="00CA7778" w:rsidRPr="00CA7778" w:rsidRDefault="00CA7778" w:rsidP="004825D0">
      <w:pPr>
        <w:jc w:val="both"/>
      </w:pPr>
    </w:p>
    <w:p w14:paraId="19B70FFB" w14:textId="77777777" w:rsidR="00CA7778" w:rsidRPr="00CA7778" w:rsidRDefault="00CA7778" w:rsidP="004825D0">
      <w:pPr>
        <w:jc w:val="both"/>
      </w:pPr>
    </w:p>
    <w:p w14:paraId="20E0DEFA" w14:textId="2DF29DB7" w:rsidR="00256E66" w:rsidRPr="00256E66" w:rsidRDefault="006E61CF" w:rsidP="004825D0">
      <w:pPr>
        <w:jc w:val="both"/>
      </w:pPr>
      <w:r w:rsidRPr="006E61CF">
        <w:rPr>
          <w:b/>
          <w:color w:val="212121"/>
        </w:rPr>
        <w:t>Figure S3.</w:t>
      </w:r>
      <w:r w:rsidR="00CA7778" w:rsidRPr="00CA7778">
        <w:rPr>
          <w:color w:val="212121"/>
        </w:rPr>
        <w:t xml:space="preserve"> </w:t>
      </w:r>
      <w:r w:rsidR="00256E66" w:rsidRPr="00256E66">
        <w:rPr>
          <w:color w:val="212121"/>
        </w:rPr>
        <w:t xml:space="preserve">The juvenile shearwater </w:t>
      </w:r>
      <w:r w:rsidR="00256E66">
        <w:rPr>
          <w:color w:val="212121"/>
        </w:rPr>
        <w:t xml:space="preserve">suffered from </w:t>
      </w:r>
      <w:r w:rsidR="00CD0095">
        <w:rPr>
          <w:color w:val="212121"/>
        </w:rPr>
        <w:t xml:space="preserve">a gut worm infestation that already perforated all </w:t>
      </w:r>
      <w:r w:rsidR="00C063FD">
        <w:rPr>
          <w:color w:val="212121"/>
        </w:rPr>
        <w:t>gastrointestinal l</w:t>
      </w:r>
      <w:r w:rsidR="00CD0095" w:rsidRPr="00CD0095">
        <w:rPr>
          <w:color w:val="212121"/>
        </w:rPr>
        <w:t xml:space="preserve">ayers of the </w:t>
      </w:r>
      <w:r w:rsidR="00C063FD">
        <w:rPr>
          <w:color w:val="212121"/>
        </w:rPr>
        <w:t xml:space="preserve">gut. Upper picture shows in detail the worm infestation inside the intestine. </w:t>
      </w:r>
      <w:r w:rsidR="00256E66" w:rsidRPr="00256E66">
        <w:rPr>
          <w:color w:val="212121"/>
        </w:rPr>
        <w:t>Photo credit:</w:t>
      </w:r>
      <w:r w:rsidR="00256E66">
        <w:rPr>
          <w:color w:val="212121"/>
        </w:rPr>
        <w:t xml:space="preserve"> </w:t>
      </w:r>
      <w:r w:rsidR="00256E66" w:rsidRPr="00256E66">
        <w:t>Craig Pelton</w:t>
      </w:r>
      <w:r w:rsidR="00367AAC">
        <w:t>.</w:t>
      </w:r>
    </w:p>
    <w:p w14:paraId="04B6EF34" w14:textId="77777777" w:rsidR="00CA7778" w:rsidRPr="00CA7778" w:rsidRDefault="00CA7778" w:rsidP="004825D0">
      <w:pPr>
        <w:jc w:val="both"/>
        <w:rPr>
          <w:color w:val="212121"/>
        </w:rPr>
      </w:pPr>
    </w:p>
    <w:p w14:paraId="57659B77" w14:textId="77777777" w:rsidR="00CA7778" w:rsidRPr="00CA7778" w:rsidRDefault="00CA7778" w:rsidP="004825D0">
      <w:pPr>
        <w:jc w:val="both"/>
      </w:pPr>
    </w:p>
    <w:p w14:paraId="470AC85C" w14:textId="77777777" w:rsidR="007E288F" w:rsidRDefault="007E288F" w:rsidP="004825D0">
      <w:pPr>
        <w:suppressAutoHyphens w:val="0"/>
        <w:autoSpaceDE/>
        <w:jc w:val="both"/>
        <w:rPr>
          <w:b/>
        </w:rPr>
      </w:pPr>
    </w:p>
    <w:p w14:paraId="43178BF3" w14:textId="77777777" w:rsidR="007E288F" w:rsidRDefault="007E288F" w:rsidP="004825D0">
      <w:pPr>
        <w:suppressAutoHyphens w:val="0"/>
        <w:autoSpaceDE/>
        <w:jc w:val="both"/>
        <w:rPr>
          <w:b/>
        </w:rPr>
      </w:pPr>
    </w:p>
    <w:p w14:paraId="18B5963C" w14:textId="77777777" w:rsidR="007E288F" w:rsidRDefault="007E288F" w:rsidP="004825D0">
      <w:pPr>
        <w:suppressAutoHyphens w:val="0"/>
        <w:autoSpaceDE/>
        <w:jc w:val="both"/>
        <w:rPr>
          <w:b/>
        </w:rPr>
      </w:pPr>
    </w:p>
    <w:p w14:paraId="1EF76397" w14:textId="77777777" w:rsidR="007E288F" w:rsidRDefault="007E288F" w:rsidP="004825D0">
      <w:pPr>
        <w:suppressAutoHyphens w:val="0"/>
        <w:autoSpaceDE/>
        <w:jc w:val="both"/>
        <w:rPr>
          <w:b/>
        </w:rPr>
      </w:pPr>
    </w:p>
    <w:p w14:paraId="64CD3DF1" w14:textId="77777777" w:rsidR="007E288F" w:rsidRDefault="007E288F" w:rsidP="004825D0">
      <w:pPr>
        <w:suppressAutoHyphens w:val="0"/>
        <w:autoSpaceDE/>
        <w:jc w:val="both"/>
        <w:rPr>
          <w:b/>
        </w:rPr>
      </w:pPr>
    </w:p>
    <w:p w14:paraId="1DEE9107" w14:textId="77777777" w:rsidR="007E288F" w:rsidRDefault="007E288F" w:rsidP="004825D0">
      <w:pPr>
        <w:suppressAutoHyphens w:val="0"/>
        <w:autoSpaceDE/>
        <w:jc w:val="both"/>
        <w:rPr>
          <w:b/>
        </w:rPr>
      </w:pPr>
    </w:p>
    <w:p w14:paraId="108742A4" w14:textId="00B11B8B" w:rsidR="00284637" w:rsidRPr="00180739" w:rsidRDefault="007E288F" w:rsidP="004825D0">
      <w:pPr>
        <w:suppressAutoHyphens w:val="0"/>
        <w:autoSpaceDE/>
        <w:jc w:val="both"/>
      </w:pPr>
      <w:r>
        <w:rPr>
          <w:b/>
        </w:rPr>
        <w:lastRenderedPageBreak/>
        <w:t>R</w:t>
      </w:r>
      <w:r w:rsidR="00284637" w:rsidRPr="00284637">
        <w:rPr>
          <w:b/>
        </w:rPr>
        <w:t>esults</w:t>
      </w:r>
      <w:r w:rsidR="00284637">
        <w:rPr>
          <w:b/>
        </w:rPr>
        <w:t xml:space="preserve"> o</w:t>
      </w:r>
      <w:r w:rsidR="00284637" w:rsidRPr="00284637">
        <w:rPr>
          <w:b/>
        </w:rPr>
        <w:t xml:space="preserve">n </w:t>
      </w:r>
      <w:r w:rsidR="00284637">
        <w:rPr>
          <w:b/>
        </w:rPr>
        <w:t>the s</w:t>
      </w:r>
      <w:r w:rsidR="00284637" w:rsidRPr="00284637">
        <w:rPr>
          <w:b/>
        </w:rPr>
        <w:t>patio-temporal distribution</w:t>
      </w:r>
      <w:r w:rsidR="00284637">
        <w:rPr>
          <w:b/>
        </w:rPr>
        <w:t xml:space="preserve">: </w:t>
      </w:r>
      <w:r w:rsidR="00284637" w:rsidRPr="00180739">
        <w:t xml:space="preserve">The tagged juvenile Cory’s </w:t>
      </w:r>
      <w:r w:rsidR="00C00CE7" w:rsidRPr="00C00CE7">
        <w:t>Shearwater</w:t>
      </w:r>
      <w:r w:rsidR="00284637" w:rsidRPr="00180739">
        <w:t xml:space="preserve"> left its natal colony on 30 October 2017 and moved southward spending a few days in the Canary Current and another few days in Cape Verdean waters </w:t>
      </w:r>
      <w:bookmarkStart w:id="3" w:name="OLE_LINK12"/>
      <w:bookmarkStart w:id="4" w:name="OLE_LINK13"/>
      <w:r w:rsidR="00284637" w:rsidRPr="00180739">
        <w:t>(Fig. 1a)</w:t>
      </w:r>
      <w:bookmarkEnd w:id="3"/>
      <w:bookmarkEnd w:id="4"/>
      <w:r w:rsidR="00284637" w:rsidRPr="00180739">
        <w:t>. From there, the bird moved, on 24 November, towards a first staging area in the middle of the Atlantic Ocean, where it stayed until 23 January. It then kept moving southward towards the Southern Hemisphere, following the coast of Brazil, and reached the Brazil Current, where it remained for almost four months, from 04 February to 26 May (Fig. 1a). In</w:t>
      </w:r>
      <w:r w:rsidR="00295A00">
        <w:t xml:space="preserve"> </w:t>
      </w:r>
      <w:r w:rsidR="002A3AEE">
        <w:t>May</w:t>
      </w:r>
      <w:r w:rsidR="00284637" w:rsidRPr="00180739">
        <w:t xml:space="preserve">, the bird moved back to the Northern Hemisphere following again the coast of Brazil, and spent the entire month of June moving westward towards the </w:t>
      </w:r>
      <w:proofErr w:type="gramStart"/>
      <w:r w:rsidR="00284637" w:rsidRPr="00180739">
        <w:t>Lesser</w:t>
      </w:r>
      <w:proofErr w:type="gramEnd"/>
      <w:r w:rsidR="00284637" w:rsidRPr="00180739">
        <w:t xml:space="preserve"> and Greater Antilles. At this point, the bird was apparently approaching Florida Peninsula </w:t>
      </w:r>
      <w:bookmarkStart w:id="5" w:name="OLE_LINK11"/>
      <w:r w:rsidR="00284637" w:rsidRPr="00180739">
        <w:t xml:space="preserve">(Fig. 1a). </w:t>
      </w:r>
      <w:bookmarkEnd w:id="5"/>
      <w:r w:rsidR="00284637" w:rsidRPr="00180739">
        <w:t xml:space="preserve">However, this final trajectory should be regarded with caution because the bird was found beached, internally emaciated, with two major issues: a serious lung infection, and also major infestation of worms in the gut, which had eaten through the stomach lining (see </w:t>
      </w:r>
      <w:bookmarkStart w:id="6" w:name="OLE_LINK16"/>
      <w:r w:rsidR="00C736D8">
        <w:t>Photos 2 &amp; 3</w:t>
      </w:r>
      <w:bookmarkEnd w:id="6"/>
      <w:r w:rsidR="00284637" w:rsidRPr="00180739">
        <w:t xml:space="preserve"> of th</w:t>
      </w:r>
      <w:bookmarkStart w:id="7" w:name="_Hlk528247305"/>
      <w:r w:rsidR="00284637" w:rsidRPr="00180739">
        <w:t xml:space="preserve">e formal necropsy performed on 16 July 2018 by the veterinarian Dr Craig Pelton, Marine Science </w:t>
      </w:r>
      <w:proofErr w:type="spellStart"/>
      <w:r w:rsidR="00284637" w:rsidRPr="00180739">
        <w:t>Center</w:t>
      </w:r>
      <w:proofErr w:type="spellEnd"/>
      <w:r w:rsidR="00284637" w:rsidRPr="00180739">
        <w:t>, Ponce Inlet, Florida 32127).</w:t>
      </w:r>
    </w:p>
    <w:bookmarkEnd w:id="7"/>
    <w:p w14:paraId="301436DD" w14:textId="77777777" w:rsidR="00284637" w:rsidRPr="00180739" w:rsidRDefault="00284637" w:rsidP="004825D0">
      <w:pPr>
        <w:jc w:val="both"/>
      </w:pPr>
    </w:p>
    <w:p w14:paraId="12899959" w14:textId="4FAE1F06" w:rsidR="00284637" w:rsidRPr="00180739" w:rsidRDefault="00284637" w:rsidP="004825D0">
      <w:pPr>
        <w:jc w:val="both"/>
      </w:pPr>
      <w:r w:rsidRPr="00180739">
        <w:t>Regarding adult birds from the same colony and year, and as previously described for the species (González-</w:t>
      </w:r>
      <w:proofErr w:type="spellStart"/>
      <w:r w:rsidRPr="00180739">
        <w:t>Solís</w:t>
      </w:r>
      <w:proofErr w:type="spellEnd"/>
      <w:r w:rsidRPr="00180739">
        <w:t xml:space="preserve"> </w:t>
      </w:r>
      <w:r w:rsidR="00C00CE7" w:rsidRPr="00C00CE7">
        <w:rPr>
          <w:i/>
        </w:rPr>
        <w:t>et al</w:t>
      </w:r>
      <w:r w:rsidRPr="00180739">
        <w:t xml:space="preserve">. 2007, Dias </w:t>
      </w:r>
      <w:r w:rsidR="00C00CE7" w:rsidRPr="00C00CE7">
        <w:rPr>
          <w:i/>
        </w:rPr>
        <w:t>et al</w:t>
      </w:r>
      <w:r w:rsidRPr="00180739">
        <w:t xml:space="preserve">. 2011), most adults (79%) undertook a long-distance, trans-equatorial migration from their breeding grounds in the Canary Current to their main wintering grounds in the South Atlantic Ocean (Fig. 1b). On average, migratory adults left the breeding area on 14 November 2017 (± 11.3 days), starting the outward migration, using similar trajectories, and moving south-westward through the Southern Hemisphere (Table 1 &amp; Fig. 1b). Most birds wintered around South Africa (n=23), in waters of the Benguela Current and its confluence with the Agulhas Current; only three adults used the Brazil Current for wintering. Migratory adults crossed the Equator on 20 November 2017 (± 12.0 days) and 22 February 2018 (± 19.1 days), on their outward and return migrations, respectively (Table 1). </w:t>
      </w:r>
      <w:r w:rsidRPr="00180739">
        <w:lastRenderedPageBreak/>
        <w:t xml:space="preserve">However, a relevant proportion of birds (21%) stayed around the Canary Current for wintering (Fig. 1b). Interestingly, although essentially resident, most of these birds undertook a long-distance short trip (of less than 15 days) at the end of the non-breeding period, two of them visiting the Brazil Current. </w:t>
      </w:r>
    </w:p>
    <w:p w14:paraId="43CCB5BC" w14:textId="77777777" w:rsidR="00284637" w:rsidRPr="00180739" w:rsidRDefault="00284637" w:rsidP="004825D0">
      <w:pPr>
        <w:jc w:val="both"/>
      </w:pPr>
    </w:p>
    <w:p w14:paraId="7A57A2F1" w14:textId="50BF44FD" w:rsidR="00284637" w:rsidRPr="00180739" w:rsidRDefault="00284637" w:rsidP="004825D0">
      <w:pPr>
        <w:suppressAutoHyphens w:val="0"/>
        <w:autoSpaceDE/>
        <w:jc w:val="both"/>
      </w:pPr>
      <w:r w:rsidRPr="00284637">
        <w:rPr>
          <w:b/>
        </w:rPr>
        <w:t>Results</w:t>
      </w:r>
      <w:r>
        <w:rPr>
          <w:b/>
        </w:rPr>
        <w:t xml:space="preserve"> o</w:t>
      </w:r>
      <w:r w:rsidRPr="00284637">
        <w:rPr>
          <w:b/>
        </w:rPr>
        <w:t xml:space="preserve">n </w:t>
      </w:r>
      <w:r>
        <w:rPr>
          <w:b/>
        </w:rPr>
        <w:t>the a</w:t>
      </w:r>
      <w:r w:rsidRPr="00284637">
        <w:rPr>
          <w:b/>
        </w:rPr>
        <w:t>t-sea activity patterns</w:t>
      </w:r>
      <w:r>
        <w:rPr>
          <w:b/>
        </w:rPr>
        <w:t xml:space="preserve">: </w:t>
      </w:r>
      <w:bookmarkStart w:id="8" w:name="_Hlk7002582"/>
      <w:r w:rsidRPr="00180739">
        <w:t>At-sea activity pattern of the juvenile shearwater revealed remarkable heterogeneity throughout its first year of life (</w:t>
      </w:r>
      <w:r w:rsidR="004825D0" w:rsidRPr="00180739">
        <w:t xml:space="preserve">left-hand panel </w:t>
      </w:r>
      <w:r w:rsidR="004825D0">
        <w:t xml:space="preserve">in </w:t>
      </w:r>
      <w:r w:rsidRPr="00180739">
        <w:t xml:space="preserve">Fig. 2). It rested most of the day on the water during the first </w:t>
      </w:r>
      <w:proofErr w:type="gramStart"/>
      <w:r w:rsidRPr="00180739">
        <w:t>days</w:t>
      </w:r>
      <w:proofErr w:type="gramEnd"/>
      <w:r w:rsidRPr="00180739">
        <w:t xml:space="preserve"> post-fledgling, in mid-January when it stayed in the middle of the Atlantic Ocean, as well as during last days prior to its death. Regarding adults, resident and migratory birds displayed different activity patterns throughout the annual cycle: while resident birds tended to rest equally throughout the non-breeding period, migratory birds displayed a sinusoidal shape in their activity profile, clearly reflecting the post-nuptial migration they undertook in mid-late November (</w:t>
      </w:r>
      <w:r w:rsidR="004825D0" w:rsidRPr="00180739">
        <w:t xml:space="preserve">left-hand panel </w:t>
      </w:r>
      <w:r w:rsidR="004825D0">
        <w:t xml:space="preserve">in </w:t>
      </w:r>
      <w:r w:rsidR="004825D0" w:rsidRPr="00180739">
        <w:t>Fig. 2</w:t>
      </w:r>
      <w:r w:rsidRPr="00180739">
        <w:t>).</w:t>
      </w:r>
    </w:p>
    <w:p w14:paraId="0F12EBB1" w14:textId="77777777" w:rsidR="00284637" w:rsidRPr="00180739" w:rsidRDefault="00284637" w:rsidP="004825D0">
      <w:pPr>
        <w:jc w:val="both"/>
      </w:pPr>
    </w:p>
    <w:p w14:paraId="63E8ADC1" w14:textId="22DA4308" w:rsidR="00284637" w:rsidRPr="00180739" w:rsidRDefault="00284637" w:rsidP="004825D0">
      <w:pPr>
        <w:jc w:val="both"/>
      </w:pPr>
      <w:r w:rsidRPr="00180739">
        <w:t>During its first days out of the natal burrow and in waters of the Canary Current, the juvenile spent a higher proportion of time flying</w:t>
      </w:r>
      <w:r w:rsidRPr="00180739" w:rsidDel="00884AFA">
        <w:t xml:space="preserve"> </w:t>
      </w:r>
      <w:r w:rsidRPr="00180739">
        <w:t>during daylight time than adults but the proportion of time resting at night on the water was similar to adults (</w:t>
      </w:r>
      <w:r w:rsidR="004825D0">
        <w:t>right</w:t>
      </w:r>
      <w:r w:rsidR="004825D0" w:rsidRPr="00180739">
        <w:t>-hand panel</w:t>
      </w:r>
      <w:r w:rsidR="004825D0">
        <w:t>s</w:t>
      </w:r>
      <w:r w:rsidR="004825D0" w:rsidRPr="00180739">
        <w:t xml:space="preserve"> </w:t>
      </w:r>
      <w:r w:rsidR="004825D0">
        <w:t xml:space="preserve">in </w:t>
      </w:r>
      <w:r w:rsidR="004825D0" w:rsidRPr="00180739">
        <w:t>Fig. 2</w:t>
      </w:r>
      <w:r w:rsidRPr="00180739">
        <w:t>). In the Brazil Current the juvenile spent a higher proportion of time flying than adult in both periods, during daylight and also during darkness.</w:t>
      </w:r>
    </w:p>
    <w:bookmarkEnd w:id="8"/>
    <w:p w14:paraId="525C6194" w14:textId="0AEEA5BE" w:rsidR="009A61A6" w:rsidRDefault="009A61A6" w:rsidP="004825D0">
      <w:pPr>
        <w:jc w:val="both"/>
        <w:rPr>
          <w:lang w:val="en-US"/>
        </w:rPr>
      </w:pPr>
    </w:p>
    <w:p w14:paraId="0059114A" w14:textId="59BAB508" w:rsidR="00602825" w:rsidRDefault="00D0550D" w:rsidP="004825D0">
      <w:pPr>
        <w:jc w:val="both"/>
        <w:rPr>
          <w:lang w:val="en-US"/>
        </w:rPr>
      </w:pPr>
      <w:r>
        <w:rPr>
          <w:b/>
        </w:rPr>
        <w:t>REFERENCES</w:t>
      </w:r>
    </w:p>
    <w:p w14:paraId="68352B75" w14:textId="4CDC1928" w:rsidR="00D0550D" w:rsidRPr="00D0550D" w:rsidRDefault="00602825" w:rsidP="004825D0">
      <w:pPr>
        <w:widowControl w:val="0"/>
        <w:autoSpaceDN w:val="0"/>
        <w:adjustRightInd w:val="0"/>
        <w:ind w:left="480" w:hanging="480"/>
        <w:jc w:val="both"/>
        <w:rPr>
          <w:noProof/>
        </w:rPr>
      </w:pPr>
      <w:r>
        <w:rPr>
          <w:lang w:val="en-US"/>
        </w:rPr>
        <w:fldChar w:fldCharType="begin" w:fldLock="1"/>
      </w:r>
      <w:r>
        <w:rPr>
          <w:lang w:val="en-US"/>
        </w:rPr>
        <w:instrText xml:space="preserve">ADDIN Mendeley Bibliography CSL_BIBLIOGRAPHY </w:instrText>
      </w:r>
      <w:r>
        <w:rPr>
          <w:lang w:val="en-US"/>
        </w:rPr>
        <w:fldChar w:fldCharType="separate"/>
      </w:r>
      <w:r w:rsidR="00D0550D" w:rsidRPr="00D0550D">
        <w:rPr>
          <w:noProof/>
        </w:rPr>
        <w:t>Akesson S, Weimerskirch H (2005) Albatross Long-Distance Navigation : Comparing Adults And Juveniles. J Navig 58:365–373. doi: 10.1017/S0373463305003401</w:t>
      </w:r>
    </w:p>
    <w:p w14:paraId="5AD11DD0" w14:textId="77777777" w:rsidR="00D0550D" w:rsidRPr="00D0550D" w:rsidRDefault="00D0550D" w:rsidP="004825D0">
      <w:pPr>
        <w:widowControl w:val="0"/>
        <w:autoSpaceDN w:val="0"/>
        <w:adjustRightInd w:val="0"/>
        <w:ind w:left="480" w:hanging="480"/>
        <w:jc w:val="both"/>
        <w:rPr>
          <w:noProof/>
        </w:rPr>
      </w:pPr>
      <w:r w:rsidRPr="00D0550D">
        <w:rPr>
          <w:noProof/>
        </w:rPr>
        <w:t xml:space="preserve">BirdLife International (2014) IUCN Red List for birds. </w:t>
      </w:r>
    </w:p>
    <w:p w14:paraId="2371AD80" w14:textId="4C017412" w:rsidR="00D0550D" w:rsidRPr="00D0550D" w:rsidRDefault="00D0550D" w:rsidP="004825D0">
      <w:pPr>
        <w:widowControl w:val="0"/>
        <w:autoSpaceDN w:val="0"/>
        <w:adjustRightInd w:val="0"/>
        <w:ind w:left="480" w:hanging="480"/>
        <w:jc w:val="both"/>
        <w:rPr>
          <w:noProof/>
        </w:rPr>
      </w:pPr>
      <w:r w:rsidRPr="00D0550D">
        <w:rPr>
          <w:noProof/>
        </w:rPr>
        <w:t xml:space="preserve">Dias MP, Granadeiro JP, Catry P (2012) Working the day or the night shift? Foraging schedules </w:t>
      </w:r>
      <w:r w:rsidRPr="00D0550D">
        <w:rPr>
          <w:noProof/>
        </w:rPr>
        <w:lastRenderedPageBreak/>
        <w:t xml:space="preserve">of Cory’s </w:t>
      </w:r>
      <w:r w:rsidR="00C00CE7" w:rsidRPr="00C00CE7">
        <w:rPr>
          <w:noProof/>
        </w:rPr>
        <w:t>Shearwater</w:t>
      </w:r>
      <w:r w:rsidRPr="00D0550D">
        <w:rPr>
          <w:noProof/>
        </w:rPr>
        <w:t>s vary according to marine habitat. Mar Ecol Prog Ser 467:245–252.</w:t>
      </w:r>
    </w:p>
    <w:p w14:paraId="5B19C16B" w14:textId="5B1E5F95" w:rsidR="00D0550D" w:rsidRPr="00D0550D" w:rsidRDefault="00D0550D" w:rsidP="004825D0">
      <w:pPr>
        <w:widowControl w:val="0"/>
        <w:autoSpaceDN w:val="0"/>
        <w:adjustRightInd w:val="0"/>
        <w:ind w:left="480" w:hanging="480"/>
        <w:jc w:val="both"/>
        <w:rPr>
          <w:noProof/>
        </w:rPr>
      </w:pPr>
      <w:r w:rsidRPr="00D0550D">
        <w:rPr>
          <w:noProof/>
        </w:rPr>
        <w:t xml:space="preserve">Dias MP, Granadeiro JP, Phillips RA, </w:t>
      </w:r>
      <w:r w:rsidR="00C00CE7" w:rsidRPr="00C00CE7">
        <w:rPr>
          <w:i/>
          <w:noProof/>
        </w:rPr>
        <w:t>et al</w:t>
      </w:r>
      <w:r w:rsidRPr="00D0550D">
        <w:rPr>
          <w:noProof/>
        </w:rPr>
        <w:t xml:space="preserve"> (2011) Breaking the routine: individual Cory’s </w:t>
      </w:r>
      <w:r w:rsidR="00C00CE7" w:rsidRPr="00C00CE7">
        <w:rPr>
          <w:noProof/>
        </w:rPr>
        <w:t>Shearwater</w:t>
      </w:r>
      <w:r w:rsidRPr="00D0550D">
        <w:rPr>
          <w:noProof/>
        </w:rPr>
        <w:t>s shift winter destinations between hemispheres and across ocean basins. Proc R Soc B Biol Sci 278:1786–1793. doi: 10.1098/rspb.2010.2114</w:t>
      </w:r>
    </w:p>
    <w:p w14:paraId="061E0F60" w14:textId="77777777" w:rsidR="00D0550D" w:rsidRPr="00D0550D" w:rsidRDefault="00D0550D" w:rsidP="004825D0">
      <w:pPr>
        <w:widowControl w:val="0"/>
        <w:autoSpaceDN w:val="0"/>
        <w:adjustRightInd w:val="0"/>
        <w:ind w:left="480" w:hanging="480"/>
        <w:jc w:val="both"/>
        <w:rPr>
          <w:noProof/>
        </w:rPr>
      </w:pPr>
      <w:r w:rsidRPr="00D0550D">
        <w:rPr>
          <w:noProof/>
        </w:rPr>
        <w:t xml:space="preserve">Fox J (2015) Intiproc geolocation processing software. User reference manual Intiproc v1.03. Migrate Technology Ltd, Cambridge, UK, </w:t>
      </w:r>
    </w:p>
    <w:p w14:paraId="4A407FC2" w14:textId="6810243F" w:rsidR="00D0550D" w:rsidRPr="00D0550D" w:rsidRDefault="00D0550D" w:rsidP="004825D0">
      <w:pPr>
        <w:widowControl w:val="0"/>
        <w:autoSpaceDN w:val="0"/>
        <w:adjustRightInd w:val="0"/>
        <w:ind w:left="480" w:hanging="480"/>
        <w:jc w:val="both"/>
        <w:rPr>
          <w:noProof/>
        </w:rPr>
      </w:pPr>
      <w:r w:rsidRPr="00D0550D">
        <w:rPr>
          <w:noProof/>
        </w:rPr>
        <w:t xml:space="preserve">Gómez-Díaz E, González-Solís J, Peinado MA (2009) Population structure in a highly pelagic seabird, the Cory’s </w:t>
      </w:r>
      <w:r w:rsidR="00C00CE7" w:rsidRPr="00C00CE7">
        <w:rPr>
          <w:noProof/>
        </w:rPr>
        <w:t>Shearwater</w:t>
      </w:r>
      <w:r w:rsidRPr="00D0550D">
        <w:rPr>
          <w:noProof/>
        </w:rPr>
        <w:t xml:space="preserve"> Calonectris diomedea: an examination of genetics, morphology and ecology. Mar Ecol Prog Ser 382:197–209. doi: 10.3354/meps07974</w:t>
      </w:r>
    </w:p>
    <w:p w14:paraId="277223EC" w14:textId="77777777" w:rsidR="00D0550D" w:rsidRPr="00D0550D" w:rsidRDefault="00D0550D" w:rsidP="004825D0">
      <w:pPr>
        <w:widowControl w:val="0"/>
        <w:autoSpaceDN w:val="0"/>
        <w:adjustRightInd w:val="0"/>
        <w:ind w:left="480" w:hanging="480"/>
        <w:jc w:val="both"/>
        <w:rPr>
          <w:noProof/>
        </w:rPr>
      </w:pPr>
      <w:r w:rsidRPr="00D0550D">
        <w:rPr>
          <w:noProof/>
        </w:rPr>
        <w:t>González-Solís J, Croxall JP, Oro D, Ruiz X (2007) Trans-equatorial migration and mixing in the wintering areas of a pelagic seabird. Front Ecol Environ 5:297–301.</w:t>
      </w:r>
    </w:p>
    <w:p w14:paraId="60D8E488" w14:textId="77777777" w:rsidR="00D0550D" w:rsidRPr="00D0550D" w:rsidRDefault="00D0550D" w:rsidP="004825D0">
      <w:pPr>
        <w:widowControl w:val="0"/>
        <w:autoSpaceDN w:val="0"/>
        <w:adjustRightInd w:val="0"/>
        <w:ind w:left="480" w:hanging="480"/>
        <w:jc w:val="both"/>
        <w:rPr>
          <w:noProof/>
        </w:rPr>
      </w:pPr>
      <w:r w:rsidRPr="00D0550D">
        <w:rPr>
          <w:noProof/>
        </w:rPr>
        <w:t>Granadeiro JP, Burns MD, Furness RW (1999) Food provisioning to nestling shearwaters: why parental behaviour should be monitored? Anim Behav 57:663–671. doi: 10.1006/anbe.1998.0992</w:t>
      </w:r>
    </w:p>
    <w:p w14:paraId="7BC42067" w14:textId="6D89937D" w:rsidR="00D0550D" w:rsidRPr="00D0550D" w:rsidRDefault="00D0550D" w:rsidP="004825D0">
      <w:pPr>
        <w:widowControl w:val="0"/>
        <w:autoSpaceDN w:val="0"/>
        <w:adjustRightInd w:val="0"/>
        <w:ind w:left="480" w:hanging="480"/>
        <w:jc w:val="both"/>
        <w:rPr>
          <w:noProof/>
        </w:rPr>
      </w:pPr>
      <w:r w:rsidRPr="00D0550D">
        <w:rPr>
          <w:noProof/>
        </w:rPr>
        <w:t xml:space="preserve">Granadeiro JP, Dias MP, Rebelo R, </w:t>
      </w:r>
      <w:r w:rsidR="00C00CE7" w:rsidRPr="00C00CE7">
        <w:rPr>
          <w:i/>
          <w:noProof/>
        </w:rPr>
        <w:t>et al</w:t>
      </w:r>
      <w:r w:rsidRPr="00D0550D">
        <w:rPr>
          <w:noProof/>
        </w:rPr>
        <w:t xml:space="preserve"> (2006) Numbers and population trends of Cory’s </w:t>
      </w:r>
      <w:r w:rsidR="00C00CE7" w:rsidRPr="00C00CE7">
        <w:rPr>
          <w:noProof/>
        </w:rPr>
        <w:t>Shearwater</w:t>
      </w:r>
      <w:r w:rsidRPr="00D0550D">
        <w:rPr>
          <w:noProof/>
        </w:rPr>
        <w:t xml:space="preserve"> Calonectris diomedea at Selvagem Grande, Northeast Atlantic. Waterbirds 29:56–60. doi: 10.1675/1524-4695(2006)29[56:NAPTOC]2.0.CO;2</w:t>
      </w:r>
    </w:p>
    <w:p w14:paraId="2E1BF7F2" w14:textId="7D7BBA6B" w:rsidR="00D0550D" w:rsidRPr="006E61CF" w:rsidRDefault="00D0550D" w:rsidP="004825D0">
      <w:pPr>
        <w:widowControl w:val="0"/>
        <w:autoSpaceDN w:val="0"/>
        <w:adjustRightInd w:val="0"/>
        <w:ind w:left="480" w:hanging="480"/>
        <w:jc w:val="both"/>
        <w:rPr>
          <w:noProof/>
          <w:lang w:val="fr-FR"/>
        </w:rPr>
      </w:pPr>
      <w:r w:rsidRPr="00D0550D">
        <w:rPr>
          <w:noProof/>
        </w:rPr>
        <w:t xml:space="preserve">Merkel B, Phillips RA, Descamps S, </w:t>
      </w:r>
      <w:r w:rsidR="00C00CE7" w:rsidRPr="00C00CE7">
        <w:rPr>
          <w:i/>
          <w:noProof/>
        </w:rPr>
        <w:t>et al</w:t>
      </w:r>
      <w:r w:rsidRPr="00D0550D">
        <w:rPr>
          <w:noProof/>
        </w:rPr>
        <w:t xml:space="preserve"> (2016) A probabilistic algorithm to process geolocation data. </w:t>
      </w:r>
      <w:r w:rsidRPr="006E61CF">
        <w:rPr>
          <w:noProof/>
          <w:lang w:val="fr-FR"/>
        </w:rPr>
        <w:t>Mov Ecol 4:26. doi: 10.1186/s40462-016-0091-8</w:t>
      </w:r>
    </w:p>
    <w:p w14:paraId="0203C161" w14:textId="77777777" w:rsidR="00D0550D" w:rsidRPr="006E61CF" w:rsidRDefault="00D0550D" w:rsidP="004825D0">
      <w:pPr>
        <w:widowControl w:val="0"/>
        <w:autoSpaceDN w:val="0"/>
        <w:adjustRightInd w:val="0"/>
        <w:ind w:left="480" w:hanging="480"/>
        <w:jc w:val="both"/>
        <w:rPr>
          <w:noProof/>
          <w:lang w:val="fr-FR"/>
        </w:rPr>
      </w:pPr>
      <w:r w:rsidRPr="006E61CF">
        <w:rPr>
          <w:noProof/>
          <w:lang w:val="fr-FR"/>
        </w:rPr>
        <w:t>Mougin J-L, Jouanin C, Roux F (2000) Démographie du puffin cendré Calonectris diomedea de Selvagem Grande (30° 09’ N, 15° 52’ W). Rev d’Ecologie (La Terre la Vie) 55:275–290.</w:t>
      </w:r>
    </w:p>
    <w:p w14:paraId="651E5E22" w14:textId="2A3F0B42" w:rsidR="00D0550D" w:rsidRPr="00D0550D" w:rsidRDefault="00D0550D" w:rsidP="004825D0">
      <w:pPr>
        <w:widowControl w:val="0"/>
        <w:autoSpaceDN w:val="0"/>
        <w:adjustRightInd w:val="0"/>
        <w:ind w:left="480" w:hanging="480"/>
        <w:jc w:val="both"/>
        <w:rPr>
          <w:noProof/>
        </w:rPr>
      </w:pPr>
      <w:r w:rsidRPr="00C00CE7">
        <w:rPr>
          <w:noProof/>
        </w:rPr>
        <w:t xml:space="preserve">Phillips RA, Silk JRD, Croxall JP, </w:t>
      </w:r>
      <w:r w:rsidR="00C00CE7" w:rsidRPr="00C00CE7">
        <w:rPr>
          <w:i/>
          <w:noProof/>
        </w:rPr>
        <w:t>et al</w:t>
      </w:r>
      <w:r w:rsidRPr="00C00CE7">
        <w:rPr>
          <w:noProof/>
        </w:rPr>
        <w:t xml:space="preserve"> (2004) Accuracy of geolocation estimates for flying seabirds. </w:t>
      </w:r>
      <w:r w:rsidRPr="00D0550D">
        <w:rPr>
          <w:noProof/>
        </w:rPr>
        <w:t>Mar Ecol Prog Ser 266:265–272. doi: 10.3354/meps266265</w:t>
      </w:r>
    </w:p>
    <w:p w14:paraId="590E2B86" w14:textId="77777777" w:rsidR="00D0550D" w:rsidRPr="00D0550D" w:rsidRDefault="00D0550D" w:rsidP="004825D0">
      <w:pPr>
        <w:widowControl w:val="0"/>
        <w:autoSpaceDN w:val="0"/>
        <w:adjustRightInd w:val="0"/>
        <w:ind w:left="480" w:hanging="480"/>
        <w:jc w:val="both"/>
        <w:rPr>
          <w:noProof/>
        </w:rPr>
      </w:pPr>
      <w:r w:rsidRPr="00D0550D">
        <w:rPr>
          <w:noProof/>
        </w:rPr>
        <w:t xml:space="preserve">Phillips RA, Xavier JC, Croxall JP (2003) Effects of satellite transmitters on albatrosses and </w:t>
      </w:r>
      <w:r w:rsidRPr="00D0550D">
        <w:rPr>
          <w:noProof/>
        </w:rPr>
        <w:lastRenderedPageBreak/>
        <w:t>petrels. Auk 120:1082–1090.</w:t>
      </w:r>
    </w:p>
    <w:p w14:paraId="0FA8971D" w14:textId="0921AE90" w:rsidR="00D0550D" w:rsidRPr="00D0550D" w:rsidRDefault="00D0550D" w:rsidP="004825D0">
      <w:pPr>
        <w:widowControl w:val="0"/>
        <w:autoSpaceDN w:val="0"/>
        <w:adjustRightInd w:val="0"/>
        <w:ind w:left="480" w:hanging="480"/>
        <w:jc w:val="both"/>
        <w:rPr>
          <w:noProof/>
        </w:rPr>
      </w:pPr>
      <w:r w:rsidRPr="00D0550D">
        <w:rPr>
          <w:noProof/>
        </w:rPr>
        <w:t xml:space="preserve">Ramos R, Granadeiro JP, Nevoux M, </w:t>
      </w:r>
      <w:r w:rsidR="00C00CE7" w:rsidRPr="00C00CE7">
        <w:rPr>
          <w:i/>
          <w:noProof/>
        </w:rPr>
        <w:t>et al</w:t>
      </w:r>
      <w:r w:rsidRPr="00D0550D">
        <w:rPr>
          <w:noProof/>
        </w:rPr>
        <w:t xml:space="preserve"> (2012) Combined spatio-temporal impacts of climate and longline fisheries on the survival of a trans-equatorial marine migrant. PLoS One 7:e40822.</w:t>
      </w:r>
    </w:p>
    <w:p w14:paraId="51B9E86F" w14:textId="4D5E626E" w:rsidR="00D0550D" w:rsidRPr="00D0550D" w:rsidRDefault="00D0550D" w:rsidP="004825D0">
      <w:pPr>
        <w:widowControl w:val="0"/>
        <w:autoSpaceDN w:val="0"/>
        <w:adjustRightInd w:val="0"/>
        <w:ind w:left="480" w:hanging="480"/>
        <w:jc w:val="both"/>
        <w:rPr>
          <w:noProof/>
        </w:rPr>
      </w:pPr>
      <w:r w:rsidRPr="00D0550D">
        <w:rPr>
          <w:noProof/>
        </w:rPr>
        <w:t xml:space="preserve">Ramos R, Ramírez I, Paiva VH, </w:t>
      </w:r>
      <w:r w:rsidR="00C00CE7" w:rsidRPr="00C00CE7">
        <w:rPr>
          <w:i/>
          <w:noProof/>
        </w:rPr>
        <w:t>et al</w:t>
      </w:r>
      <w:r w:rsidRPr="00D0550D">
        <w:rPr>
          <w:noProof/>
        </w:rPr>
        <w:t xml:space="preserve"> (2016) Global spatial ecology of three closely-related gadfly petrels. Sci Rep 6:6:23447.</w:t>
      </w:r>
    </w:p>
    <w:p w14:paraId="6416CD4D" w14:textId="3E0D8BB1" w:rsidR="00D0550D" w:rsidRPr="00D0550D" w:rsidRDefault="00D0550D" w:rsidP="004825D0">
      <w:pPr>
        <w:widowControl w:val="0"/>
        <w:autoSpaceDN w:val="0"/>
        <w:adjustRightInd w:val="0"/>
        <w:ind w:left="480" w:hanging="480"/>
        <w:jc w:val="both"/>
        <w:rPr>
          <w:noProof/>
        </w:rPr>
      </w:pPr>
      <w:r w:rsidRPr="00D0550D">
        <w:rPr>
          <w:noProof/>
        </w:rPr>
        <w:t xml:space="preserve">Thibault J-C, Bretagnolle V, Rabouam C (1997) Cory’s </w:t>
      </w:r>
      <w:r w:rsidR="00C00CE7" w:rsidRPr="00C00CE7">
        <w:rPr>
          <w:noProof/>
        </w:rPr>
        <w:t>Shearwater</w:t>
      </w:r>
      <w:r w:rsidRPr="00D0550D">
        <w:rPr>
          <w:noProof/>
        </w:rPr>
        <w:t>. Update. Birds of the Western Palearctic. Oxford University Press, Oxford, UK, pp 75–98</w:t>
      </w:r>
    </w:p>
    <w:p w14:paraId="59CF0127" w14:textId="77777777" w:rsidR="00D0550D" w:rsidRPr="00D0550D" w:rsidRDefault="00D0550D" w:rsidP="004825D0">
      <w:pPr>
        <w:widowControl w:val="0"/>
        <w:autoSpaceDN w:val="0"/>
        <w:adjustRightInd w:val="0"/>
        <w:ind w:left="480" w:hanging="480"/>
        <w:jc w:val="both"/>
        <w:rPr>
          <w:noProof/>
        </w:rPr>
      </w:pPr>
      <w:r w:rsidRPr="00D0550D">
        <w:rPr>
          <w:noProof/>
        </w:rPr>
        <w:t xml:space="preserve">Wood S (2017) mgcv: Mixed GAM Computation Vehicle with Automatic Smoothness Estimation. </w:t>
      </w:r>
    </w:p>
    <w:p w14:paraId="756C0A82" w14:textId="77777777" w:rsidR="00D0550D" w:rsidRPr="00D0550D" w:rsidRDefault="00D0550D" w:rsidP="004825D0">
      <w:pPr>
        <w:widowControl w:val="0"/>
        <w:autoSpaceDN w:val="0"/>
        <w:adjustRightInd w:val="0"/>
        <w:ind w:left="480" w:hanging="480"/>
        <w:jc w:val="both"/>
        <w:rPr>
          <w:noProof/>
        </w:rPr>
      </w:pPr>
      <w:r w:rsidRPr="00D0550D">
        <w:rPr>
          <w:noProof/>
        </w:rPr>
        <w:t>Wood SN, Augustin NH (2002) GAMs with integrated model selection using penalized regression splines and applications to environmental modelling. Ecol Modell 157:157–177. doi: 10.1016/S0304-3800(02)00193-X</w:t>
      </w:r>
    </w:p>
    <w:p w14:paraId="0B04B794" w14:textId="5141364E" w:rsidR="00602825" w:rsidRPr="00CA7778" w:rsidRDefault="00602825" w:rsidP="004825D0">
      <w:pPr>
        <w:jc w:val="both"/>
        <w:rPr>
          <w:lang w:val="en-US"/>
        </w:rPr>
      </w:pPr>
      <w:r>
        <w:rPr>
          <w:lang w:val="en-US"/>
        </w:rPr>
        <w:fldChar w:fldCharType="end"/>
      </w:r>
    </w:p>
    <w:sectPr w:rsidR="00602825" w:rsidRPr="00CA7778" w:rsidSect="00B41677">
      <w:headerReference w:type="default" r:id="rId19"/>
      <w:footerReference w:type="default" r:id="rId20"/>
      <w:pgSz w:w="11906" w:h="16838"/>
      <w:pgMar w:top="1417" w:right="1417" w:bottom="1417" w:left="1417" w:header="720" w:footer="7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81E9D5" w14:textId="77777777" w:rsidR="00450B98" w:rsidRDefault="00450B98">
      <w:pPr>
        <w:spacing w:line="240" w:lineRule="auto"/>
      </w:pPr>
      <w:r>
        <w:separator/>
      </w:r>
    </w:p>
  </w:endnote>
  <w:endnote w:type="continuationSeparator" w:id="0">
    <w:p w14:paraId="6F7659B2" w14:textId="77777777" w:rsidR="00450B98" w:rsidRDefault="00450B9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roid Sans Fallback">
    <w:charset w:val="01"/>
    <w:family w:val="auto"/>
    <w:pitch w:val="variable"/>
  </w:font>
  <w:font w:name="Lohit Hindi">
    <w:altName w:val="Yu Gothic"/>
    <w:charset w:val="80"/>
    <w:family w:val="auto"/>
    <w:pitch w:val="variable"/>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EE95C0" w14:textId="496DF592" w:rsidR="000E4910" w:rsidRPr="009D042B" w:rsidRDefault="000E4910" w:rsidP="00CA7778">
    <w:r w:rsidRPr="002D41F7">
      <w:rPr>
        <w:sz w:val="20"/>
        <w:szCs w:val="20"/>
        <w:lang w:val="en-US"/>
      </w:rPr>
      <w:t>R</w:t>
    </w:r>
    <w:r w:rsidRPr="006029BF">
      <w:rPr>
        <w:sz w:val="20"/>
        <w:szCs w:val="20"/>
      </w:rPr>
      <w:t>. </w:t>
    </w:r>
    <w:r w:rsidRPr="002D41F7">
      <w:rPr>
        <w:sz w:val="20"/>
        <w:szCs w:val="20"/>
        <w:lang w:val="en-US"/>
      </w:rPr>
      <w:t>Ramos</w:t>
    </w:r>
    <w:r w:rsidRPr="006029BF">
      <w:rPr>
        <w:sz w:val="20"/>
        <w:szCs w:val="20"/>
      </w:rPr>
      <w:t xml:space="preserve"> </w:t>
    </w:r>
    <w:r w:rsidR="00C00CE7" w:rsidRPr="00C00CE7">
      <w:rPr>
        <w:i/>
        <w:sz w:val="20"/>
        <w:szCs w:val="20"/>
      </w:rPr>
      <w:t>et al</w:t>
    </w:r>
    <w:r w:rsidRPr="006029BF">
      <w:rPr>
        <w:i/>
        <w:sz w:val="20"/>
        <w:szCs w:val="20"/>
      </w:rPr>
      <w:t>.</w:t>
    </w:r>
    <w:r w:rsidR="00CA7778">
      <w:rPr>
        <w:i/>
        <w:sz w:val="20"/>
        <w:szCs w:val="20"/>
      </w:rPr>
      <w:t xml:space="preserve">                     </w:t>
    </w:r>
    <w:r>
      <w:rPr>
        <w:i/>
        <w:sz w:val="20"/>
        <w:szCs w:val="20"/>
        <w:lang w:val="en-US"/>
      </w:rPr>
      <w:t xml:space="preserve">  </w:t>
    </w:r>
    <w:r w:rsidR="00B049D8">
      <w:rPr>
        <w:rFonts w:eastAsia="Calibri"/>
        <w:sz w:val="22"/>
        <w:szCs w:val="22"/>
      </w:rPr>
      <w:t>The f</w:t>
    </w:r>
    <w:r w:rsidR="00CA7778">
      <w:rPr>
        <w:rFonts w:eastAsia="Calibri"/>
        <w:sz w:val="22"/>
        <w:szCs w:val="22"/>
      </w:rPr>
      <w:t xml:space="preserve">irst-year migration of </w:t>
    </w:r>
    <w:r w:rsidR="007363B4">
      <w:rPr>
        <w:rFonts w:eastAsia="Calibri"/>
        <w:sz w:val="22"/>
        <w:szCs w:val="22"/>
      </w:rPr>
      <w:t xml:space="preserve">a </w:t>
    </w:r>
    <w:r w:rsidR="00CA7778">
      <w:rPr>
        <w:rFonts w:eastAsia="Calibri"/>
        <w:sz w:val="22"/>
        <w:szCs w:val="22"/>
      </w:rPr>
      <w:t xml:space="preserve">Cory’s shearwater     </w:t>
    </w:r>
    <w:r w:rsidRPr="002D41F7">
      <w:rPr>
        <w:sz w:val="20"/>
        <w:szCs w:val="20"/>
        <w:lang w:val="en-US"/>
      </w:rPr>
      <w:t xml:space="preserve">             </w:t>
    </w:r>
    <w:r w:rsidR="00CA7778">
      <w:rPr>
        <w:sz w:val="20"/>
        <w:szCs w:val="20"/>
        <w:lang w:val="en-US"/>
      </w:rPr>
      <w:t xml:space="preserve">     </w:t>
    </w:r>
    <w:r w:rsidRPr="002D41F7">
      <w:rPr>
        <w:sz w:val="20"/>
        <w:szCs w:val="20"/>
        <w:lang w:val="en-US"/>
      </w:rPr>
      <w:t xml:space="preserve">                    </w:t>
    </w:r>
    <w:r w:rsidRPr="006029BF">
      <w:rPr>
        <w:sz w:val="20"/>
        <w:szCs w:val="20"/>
      </w:rPr>
      <w:fldChar w:fldCharType="begin"/>
    </w:r>
    <w:r w:rsidRPr="002D41F7">
      <w:rPr>
        <w:sz w:val="20"/>
        <w:szCs w:val="20"/>
      </w:rPr>
      <w:instrText xml:space="preserve"> PAGE   \* MERGEFORMAT </w:instrText>
    </w:r>
    <w:r w:rsidRPr="006029BF">
      <w:rPr>
        <w:sz w:val="20"/>
        <w:szCs w:val="20"/>
      </w:rPr>
      <w:fldChar w:fldCharType="separate"/>
    </w:r>
    <w:r w:rsidR="00B41677">
      <w:rPr>
        <w:noProof/>
        <w:sz w:val="20"/>
        <w:szCs w:val="20"/>
      </w:rPr>
      <w:t>8</w:t>
    </w:r>
    <w:r w:rsidRPr="006029BF">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8D90C8" w14:textId="77777777" w:rsidR="00450B98" w:rsidRDefault="00450B98">
      <w:pPr>
        <w:spacing w:line="240" w:lineRule="auto"/>
      </w:pPr>
      <w:r>
        <w:separator/>
      </w:r>
    </w:p>
  </w:footnote>
  <w:footnote w:type="continuationSeparator" w:id="0">
    <w:p w14:paraId="72BD4362" w14:textId="77777777" w:rsidR="00450B98" w:rsidRDefault="00450B9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11EE1E" w14:textId="2BBF5AA3" w:rsidR="000E4910" w:rsidRPr="003C5837" w:rsidRDefault="00B049D8" w:rsidP="00071FCC">
    <w:pPr>
      <w:pStyle w:val="1"/>
      <w:jc w:val="left"/>
      <w:rPr>
        <w:rFonts w:ascii="Times New Roman" w:hAnsi="Times New Roman"/>
        <w:b w:val="0"/>
        <w:i/>
        <w:sz w:val="20"/>
        <w:szCs w:val="20"/>
      </w:rPr>
    </w:pPr>
    <w:r>
      <w:rPr>
        <w:rFonts w:ascii="Times New Roman" w:hAnsi="Times New Roman"/>
        <w:b w:val="0"/>
        <w:i/>
        <w:sz w:val="20"/>
        <w:szCs w:val="20"/>
      </w:rPr>
      <w:t>Bird Study</w:t>
    </w:r>
    <w:r w:rsidR="000E4910" w:rsidRPr="00404013">
      <w:rPr>
        <w:sz w:val="20"/>
        <w:szCs w:val="20"/>
      </w:rPr>
      <w:t xml:space="preserve">  </w:t>
    </w:r>
    <w:r w:rsidR="000E4910" w:rsidRPr="00404013">
      <w:rPr>
        <w:b w:val="0"/>
        <w:sz w:val="20"/>
        <w:szCs w:val="20"/>
      </w:rPr>
      <w:t xml:space="preserve">                                                   </w:t>
    </w:r>
    <w:r w:rsidR="000E4910" w:rsidRPr="00404013">
      <w:rPr>
        <w:b w:val="0"/>
        <w:sz w:val="20"/>
        <w:szCs w:val="20"/>
      </w:rPr>
      <w:tab/>
      <w:t xml:space="preserve">                     </w:t>
    </w:r>
    <w:r w:rsidR="00CA7778" w:rsidRPr="00404013">
      <w:rPr>
        <w:b w:val="0"/>
        <w:sz w:val="20"/>
        <w:szCs w:val="20"/>
      </w:rPr>
      <w:t xml:space="preserve">                              </w:t>
    </w:r>
    <w:r w:rsidR="00F92FA4" w:rsidRPr="00404013">
      <w:rPr>
        <w:b w:val="0"/>
        <w:sz w:val="20"/>
        <w:szCs w:val="20"/>
      </w:rPr>
      <w:t xml:space="preserve"> </w:t>
    </w:r>
    <w:r w:rsidR="00CA7778" w:rsidRPr="00404013">
      <w:rPr>
        <w:b w:val="0"/>
        <w:sz w:val="20"/>
        <w:szCs w:val="20"/>
      </w:rPr>
      <w:t xml:space="preserve">        </w:t>
    </w:r>
    <w:r w:rsidR="002D5344" w:rsidRPr="002D5344">
      <w:rPr>
        <w:b w:val="0"/>
        <w:sz w:val="20"/>
        <w:szCs w:val="20"/>
      </w:rPr>
      <w:t>Appendix S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4AD426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0000002"/>
    <w:multiLevelType w:val="singleLevel"/>
    <w:tmpl w:val="00000002"/>
    <w:name w:val="WW8Num10"/>
    <w:lvl w:ilvl="0">
      <w:start w:val="1"/>
      <w:numFmt w:val="bullet"/>
      <w:pStyle w:val="Listepuces1"/>
      <w:lvlText w:val=""/>
      <w:lvlJc w:val="left"/>
      <w:pPr>
        <w:tabs>
          <w:tab w:val="num" w:pos="360"/>
        </w:tabs>
        <w:ind w:left="360" w:hanging="360"/>
      </w:pPr>
      <w:rPr>
        <w:rFonts w:ascii="Symbol" w:hAnsi="Symbol" w:cs="Symbol"/>
      </w:rPr>
    </w:lvl>
  </w:abstractNum>
  <w:abstractNum w:abstractNumId="3" w15:restartNumberingAfterBreak="0">
    <w:nsid w:val="56DB5651"/>
    <w:multiLevelType w:val="hybridMultilevel"/>
    <w:tmpl w:val="78084C4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activeWritingStyle w:appName="MSWord" w:lang="pt-BR" w:vendorID="64" w:dllVersion="0"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GB" w:vendorID="64" w:dllVersion="6" w:nlCheck="1" w:checkStyle="1"/>
  <w:activeWritingStyle w:appName="MSWord" w:lang="en-US" w:vendorID="64" w:dllVersion="6" w:nlCheck="1" w:checkStyle="1"/>
  <w:activeWritingStyle w:appName="MSWord" w:lang="es-ES" w:vendorID="64" w:dllVersion="6" w:nlCheck="1" w:checkStyle="0"/>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0"/>
  <w:activeWritingStyle w:appName="MSWord" w:lang="fr-FR" w:vendorID="64" w:dllVersion="131078" w:nlCheck="1" w:checkStyle="0"/>
  <w:proofState w:spelling="clean" w:grammar="clean"/>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ayMDIxM7UwsDAwMTFR0lEKTi0uzszPAykwNK4FAPy7LMctAAAA"/>
  </w:docVars>
  <w:rsids>
    <w:rsidRoot w:val="00130451"/>
    <w:rsid w:val="000034D5"/>
    <w:rsid w:val="00003DB9"/>
    <w:rsid w:val="000057C5"/>
    <w:rsid w:val="00006613"/>
    <w:rsid w:val="000110F2"/>
    <w:rsid w:val="00012E8E"/>
    <w:rsid w:val="000141FF"/>
    <w:rsid w:val="00014B4B"/>
    <w:rsid w:val="000164C0"/>
    <w:rsid w:val="00016630"/>
    <w:rsid w:val="000177EC"/>
    <w:rsid w:val="00020831"/>
    <w:rsid w:val="00021595"/>
    <w:rsid w:val="00024A77"/>
    <w:rsid w:val="000256A0"/>
    <w:rsid w:val="000259F6"/>
    <w:rsid w:val="00026FE6"/>
    <w:rsid w:val="00027640"/>
    <w:rsid w:val="0003142D"/>
    <w:rsid w:val="00031C4B"/>
    <w:rsid w:val="000321D5"/>
    <w:rsid w:val="00034A8B"/>
    <w:rsid w:val="00041479"/>
    <w:rsid w:val="000419B9"/>
    <w:rsid w:val="00043DC8"/>
    <w:rsid w:val="00043E3F"/>
    <w:rsid w:val="00044930"/>
    <w:rsid w:val="00046583"/>
    <w:rsid w:val="00051872"/>
    <w:rsid w:val="00051E09"/>
    <w:rsid w:val="00052B0E"/>
    <w:rsid w:val="0005443F"/>
    <w:rsid w:val="00057CF4"/>
    <w:rsid w:val="00060F94"/>
    <w:rsid w:val="000633B4"/>
    <w:rsid w:val="00064C4D"/>
    <w:rsid w:val="00066322"/>
    <w:rsid w:val="00066EE6"/>
    <w:rsid w:val="000679CD"/>
    <w:rsid w:val="00070188"/>
    <w:rsid w:val="000703F1"/>
    <w:rsid w:val="0007153C"/>
    <w:rsid w:val="000719D1"/>
    <w:rsid w:val="00071FCC"/>
    <w:rsid w:val="00072824"/>
    <w:rsid w:val="00072CED"/>
    <w:rsid w:val="0007324B"/>
    <w:rsid w:val="000738F2"/>
    <w:rsid w:val="00073C91"/>
    <w:rsid w:val="00074CEF"/>
    <w:rsid w:val="000750E7"/>
    <w:rsid w:val="00075302"/>
    <w:rsid w:val="00077C8A"/>
    <w:rsid w:val="00077D72"/>
    <w:rsid w:val="00080F36"/>
    <w:rsid w:val="0008244F"/>
    <w:rsid w:val="00083A8D"/>
    <w:rsid w:val="000922D4"/>
    <w:rsid w:val="0009443F"/>
    <w:rsid w:val="000953DC"/>
    <w:rsid w:val="000A1476"/>
    <w:rsid w:val="000A1529"/>
    <w:rsid w:val="000A38F9"/>
    <w:rsid w:val="000A43B7"/>
    <w:rsid w:val="000A44BA"/>
    <w:rsid w:val="000A4524"/>
    <w:rsid w:val="000A4E68"/>
    <w:rsid w:val="000A5BD6"/>
    <w:rsid w:val="000A6A51"/>
    <w:rsid w:val="000A727F"/>
    <w:rsid w:val="000A782D"/>
    <w:rsid w:val="000B1EB7"/>
    <w:rsid w:val="000B2582"/>
    <w:rsid w:val="000B3D25"/>
    <w:rsid w:val="000B52DC"/>
    <w:rsid w:val="000B55ED"/>
    <w:rsid w:val="000C1225"/>
    <w:rsid w:val="000C144F"/>
    <w:rsid w:val="000C1867"/>
    <w:rsid w:val="000C31A2"/>
    <w:rsid w:val="000C3D03"/>
    <w:rsid w:val="000C49DD"/>
    <w:rsid w:val="000C6741"/>
    <w:rsid w:val="000D04AF"/>
    <w:rsid w:val="000D1BA0"/>
    <w:rsid w:val="000D2ABB"/>
    <w:rsid w:val="000D370C"/>
    <w:rsid w:val="000D4D30"/>
    <w:rsid w:val="000D5612"/>
    <w:rsid w:val="000D7B8E"/>
    <w:rsid w:val="000E0C34"/>
    <w:rsid w:val="000E40C2"/>
    <w:rsid w:val="000E4910"/>
    <w:rsid w:val="000E4D41"/>
    <w:rsid w:val="000E594F"/>
    <w:rsid w:val="000E6C6E"/>
    <w:rsid w:val="000E7E3B"/>
    <w:rsid w:val="000F0036"/>
    <w:rsid w:val="000F06F2"/>
    <w:rsid w:val="000F0999"/>
    <w:rsid w:val="000F09D1"/>
    <w:rsid w:val="000F15A5"/>
    <w:rsid w:val="000F248A"/>
    <w:rsid w:val="000F50C7"/>
    <w:rsid w:val="000F5163"/>
    <w:rsid w:val="000F5173"/>
    <w:rsid w:val="001000C1"/>
    <w:rsid w:val="0010240C"/>
    <w:rsid w:val="00103EA5"/>
    <w:rsid w:val="00103F0F"/>
    <w:rsid w:val="001051E8"/>
    <w:rsid w:val="00106A8A"/>
    <w:rsid w:val="00107677"/>
    <w:rsid w:val="0011041F"/>
    <w:rsid w:val="00112A33"/>
    <w:rsid w:val="00113786"/>
    <w:rsid w:val="00113797"/>
    <w:rsid w:val="001151FF"/>
    <w:rsid w:val="00115F76"/>
    <w:rsid w:val="00116053"/>
    <w:rsid w:val="00116DE5"/>
    <w:rsid w:val="00121580"/>
    <w:rsid w:val="00125075"/>
    <w:rsid w:val="00125FDD"/>
    <w:rsid w:val="00126577"/>
    <w:rsid w:val="00130451"/>
    <w:rsid w:val="0013104D"/>
    <w:rsid w:val="001328AF"/>
    <w:rsid w:val="00133540"/>
    <w:rsid w:val="00134327"/>
    <w:rsid w:val="0013582C"/>
    <w:rsid w:val="00136341"/>
    <w:rsid w:val="00136F25"/>
    <w:rsid w:val="00143FA0"/>
    <w:rsid w:val="0014401A"/>
    <w:rsid w:val="001442DF"/>
    <w:rsid w:val="00144454"/>
    <w:rsid w:val="00144A58"/>
    <w:rsid w:val="00144AA0"/>
    <w:rsid w:val="001450A2"/>
    <w:rsid w:val="001450AF"/>
    <w:rsid w:val="00145985"/>
    <w:rsid w:val="001463A8"/>
    <w:rsid w:val="001464B3"/>
    <w:rsid w:val="00146631"/>
    <w:rsid w:val="00147354"/>
    <w:rsid w:val="001476AF"/>
    <w:rsid w:val="00151C84"/>
    <w:rsid w:val="00151CC3"/>
    <w:rsid w:val="00153C2F"/>
    <w:rsid w:val="00154861"/>
    <w:rsid w:val="00155DE2"/>
    <w:rsid w:val="00156555"/>
    <w:rsid w:val="001566B3"/>
    <w:rsid w:val="00156A55"/>
    <w:rsid w:val="00157555"/>
    <w:rsid w:val="0016365A"/>
    <w:rsid w:val="00167F73"/>
    <w:rsid w:val="00171814"/>
    <w:rsid w:val="00172A7D"/>
    <w:rsid w:val="001734E4"/>
    <w:rsid w:val="00174F9A"/>
    <w:rsid w:val="0017577A"/>
    <w:rsid w:val="00176981"/>
    <w:rsid w:val="00181023"/>
    <w:rsid w:val="00182E79"/>
    <w:rsid w:val="00184106"/>
    <w:rsid w:val="0018458B"/>
    <w:rsid w:val="00184790"/>
    <w:rsid w:val="001861E5"/>
    <w:rsid w:val="001872D7"/>
    <w:rsid w:val="00187E74"/>
    <w:rsid w:val="00191836"/>
    <w:rsid w:val="00192D6A"/>
    <w:rsid w:val="001941FF"/>
    <w:rsid w:val="00197AEC"/>
    <w:rsid w:val="00197AFE"/>
    <w:rsid w:val="001A0872"/>
    <w:rsid w:val="001A1DF0"/>
    <w:rsid w:val="001A230A"/>
    <w:rsid w:val="001A48DD"/>
    <w:rsid w:val="001A600F"/>
    <w:rsid w:val="001A7927"/>
    <w:rsid w:val="001B187E"/>
    <w:rsid w:val="001B4AFA"/>
    <w:rsid w:val="001B4B76"/>
    <w:rsid w:val="001B4E56"/>
    <w:rsid w:val="001B666D"/>
    <w:rsid w:val="001B6E2B"/>
    <w:rsid w:val="001C139C"/>
    <w:rsid w:val="001C24A1"/>
    <w:rsid w:val="001C55C9"/>
    <w:rsid w:val="001C6C07"/>
    <w:rsid w:val="001C708B"/>
    <w:rsid w:val="001D05E6"/>
    <w:rsid w:val="001D2C48"/>
    <w:rsid w:val="001D37E2"/>
    <w:rsid w:val="001D3B71"/>
    <w:rsid w:val="001D6C6F"/>
    <w:rsid w:val="001E0B39"/>
    <w:rsid w:val="001E7D68"/>
    <w:rsid w:val="001F0733"/>
    <w:rsid w:val="001F425F"/>
    <w:rsid w:val="001F448B"/>
    <w:rsid w:val="001F6E28"/>
    <w:rsid w:val="00203057"/>
    <w:rsid w:val="00204EBC"/>
    <w:rsid w:val="00205817"/>
    <w:rsid w:val="00205C18"/>
    <w:rsid w:val="002071FA"/>
    <w:rsid w:val="00207BFD"/>
    <w:rsid w:val="00212494"/>
    <w:rsid w:val="002151E5"/>
    <w:rsid w:val="002155AF"/>
    <w:rsid w:val="002155FD"/>
    <w:rsid w:val="00215A6F"/>
    <w:rsid w:val="002171A2"/>
    <w:rsid w:val="00220553"/>
    <w:rsid w:val="00221A51"/>
    <w:rsid w:val="00222911"/>
    <w:rsid w:val="00223883"/>
    <w:rsid w:val="00224B36"/>
    <w:rsid w:val="00227FD1"/>
    <w:rsid w:val="00230938"/>
    <w:rsid w:val="00231172"/>
    <w:rsid w:val="00232C30"/>
    <w:rsid w:val="002332DD"/>
    <w:rsid w:val="00233F53"/>
    <w:rsid w:val="002355E8"/>
    <w:rsid w:val="002366DE"/>
    <w:rsid w:val="00237AE7"/>
    <w:rsid w:val="00240682"/>
    <w:rsid w:val="00240E90"/>
    <w:rsid w:val="002417E1"/>
    <w:rsid w:val="00242468"/>
    <w:rsid w:val="00247AC8"/>
    <w:rsid w:val="00247BB1"/>
    <w:rsid w:val="00247F9B"/>
    <w:rsid w:val="00250BCE"/>
    <w:rsid w:val="00252A95"/>
    <w:rsid w:val="00252CFD"/>
    <w:rsid w:val="00253B12"/>
    <w:rsid w:val="0025491C"/>
    <w:rsid w:val="00254BF3"/>
    <w:rsid w:val="00254FE6"/>
    <w:rsid w:val="00255596"/>
    <w:rsid w:val="0025676E"/>
    <w:rsid w:val="00256E66"/>
    <w:rsid w:val="002578DF"/>
    <w:rsid w:val="00260E53"/>
    <w:rsid w:val="002663B7"/>
    <w:rsid w:val="0026672B"/>
    <w:rsid w:val="002668E7"/>
    <w:rsid w:val="002706DA"/>
    <w:rsid w:val="00270883"/>
    <w:rsid w:val="00271304"/>
    <w:rsid w:val="00271C1B"/>
    <w:rsid w:val="00272844"/>
    <w:rsid w:val="0027750A"/>
    <w:rsid w:val="002819AE"/>
    <w:rsid w:val="0028209C"/>
    <w:rsid w:val="002822CB"/>
    <w:rsid w:val="00282893"/>
    <w:rsid w:val="002829BD"/>
    <w:rsid w:val="00282AB5"/>
    <w:rsid w:val="00283077"/>
    <w:rsid w:val="002845D6"/>
    <w:rsid w:val="00284637"/>
    <w:rsid w:val="00284E17"/>
    <w:rsid w:val="002850B1"/>
    <w:rsid w:val="00285EBF"/>
    <w:rsid w:val="00291BF4"/>
    <w:rsid w:val="00291E33"/>
    <w:rsid w:val="00291F50"/>
    <w:rsid w:val="002929D2"/>
    <w:rsid w:val="00293F19"/>
    <w:rsid w:val="00294B3B"/>
    <w:rsid w:val="00295A00"/>
    <w:rsid w:val="00296E97"/>
    <w:rsid w:val="002A287E"/>
    <w:rsid w:val="002A3AEE"/>
    <w:rsid w:val="002A42FA"/>
    <w:rsid w:val="002A4671"/>
    <w:rsid w:val="002A49F0"/>
    <w:rsid w:val="002A53A9"/>
    <w:rsid w:val="002A7317"/>
    <w:rsid w:val="002A7657"/>
    <w:rsid w:val="002B025C"/>
    <w:rsid w:val="002B08A9"/>
    <w:rsid w:val="002B0AF1"/>
    <w:rsid w:val="002C011B"/>
    <w:rsid w:val="002C0B3F"/>
    <w:rsid w:val="002C2AF4"/>
    <w:rsid w:val="002C2D76"/>
    <w:rsid w:val="002C30E3"/>
    <w:rsid w:val="002C352A"/>
    <w:rsid w:val="002C3898"/>
    <w:rsid w:val="002C5A74"/>
    <w:rsid w:val="002C7054"/>
    <w:rsid w:val="002D1D5B"/>
    <w:rsid w:val="002D1ECF"/>
    <w:rsid w:val="002D41F7"/>
    <w:rsid w:val="002D5344"/>
    <w:rsid w:val="002D5AFC"/>
    <w:rsid w:val="002D668F"/>
    <w:rsid w:val="002D7D8C"/>
    <w:rsid w:val="002E0F21"/>
    <w:rsid w:val="002E1162"/>
    <w:rsid w:val="002E2A92"/>
    <w:rsid w:val="002E3595"/>
    <w:rsid w:val="002E4037"/>
    <w:rsid w:val="002E41FA"/>
    <w:rsid w:val="002E4523"/>
    <w:rsid w:val="002E4975"/>
    <w:rsid w:val="002E68E5"/>
    <w:rsid w:val="002E6E3F"/>
    <w:rsid w:val="002F0006"/>
    <w:rsid w:val="002F061B"/>
    <w:rsid w:val="002F1668"/>
    <w:rsid w:val="002F26FC"/>
    <w:rsid w:val="002F3744"/>
    <w:rsid w:val="002F3D93"/>
    <w:rsid w:val="002F4368"/>
    <w:rsid w:val="002F5190"/>
    <w:rsid w:val="00302C29"/>
    <w:rsid w:val="00303043"/>
    <w:rsid w:val="00303D9E"/>
    <w:rsid w:val="003041F3"/>
    <w:rsid w:val="003047BA"/>
    <w:rsid w:val="003060B9"/>
    <w:rsid w:val="00306F0D"/>
    <w:rsid w:val="00307EF2"/>
    <w:rsid w:val="00312A93"/>
    <w:rsid w:val="00313CFC"/>
    <w:rsid w:val="00313DA9"/>
    <w:rsid w:val="00314B1F"/>
    <w:rsid w:val="00315059"/>
    <w:rsid w:val="00316313"/>
    <w:rsid w:val="003163D9"/>
    <w:rsid w:val="0031681B"/>
    <w:rsid w:val="00320548"/>
    <w:rsid w:val="00321746"/>
    <w:rsid w:val="00323753"/>
    <w:rsid w:val="0032766A"/>
    <w:rsid w:val="00327E36"/>
    <w:rsid w:val="00331B1C"/>
    <w:rsid w:val="00336093"/>
    <w:rsid w:val="00337DF3"/>
    <w:rsid w:val="00340393"/>
    <w:rsid w:val="00340522"/>
    <w:rsid w:val="0034052D"/>
    <w:rsid w:val="00340808"/>
    <w:rsid w:val="00341655"/>
    <w:rsid w:val="003417C3"/>
    <w:rsid w:val="00343280"/>
    <w:rsid w:val="00345278"/>
    <w:rsid w:val="003500DC"/>
    <w:rsid w:val="00351AF8"/>
    <w:rsid w:val="00352E4D"/>
    <w:rsid w:val="00353382"/>
    <w:rsid w:val="003554E1"/>
    <w:rsid w:val="00356F69"/>
    <w:rsid w:val="003577C6"/>
    <w:rsid w:val="0036227A"/>
    <w:rsid w:val="00362953"/>
    <w:rsid w:val="0036399A"/>
    <w:rsid w:val="00363F1D"/>
    <w:rsid w:val="00364D22"/>
    <w:rsid w:val="00364EAD"/>
    <w:rsid w:val="00364F65"/>
    <w:rsid w:val="00367238"/>
    <w:rsid w:val="00367AAC"/>
    <w:rsid w:val="00373EE7"/>
    <w:rsid w:val="003754C9"/>
    <w:rsid w:val="00375DA4"/>
    <w:rsid w:val="00376774"/>
    <w:rsid w:val="00377323"/>
    <w:rsid w:val="00377773"/>
    <w:rsid w:val="00380945"/>
    <w:rsid w:val="00380EF4"/>
    <w:rsid w:val="0038182A"/>
    <w:rsid w:val="00384180"/>
    <w:rsid w:val="003848AD"/>
    <w:rsid w:val="00387372"/>
    <w:rsid w:val="0038749A"/>
    <w:rsid w:val="00390A49"/>
    <w:rsid w:val="003939E4"/>
    <w:rsid w:val="00395D61"/>
    <w:rsid w:val="0039734E"/>
    <w:rsid w:val="003A05CB"/>
    <w:rsid w:val="003A19B7"/>
    <w:rsid w:val="003A45C0"/>
    <w:rsid w:val="003A7852"/>
    <w:rsid w:val="003B01C9"/>
    <w:rsid w:val="003B0B74"/>
    <w:rsid w:val="003B35C5"/>
    <w:rsid w:val="003B546D"/>
    <w:rsid w:val="003C1BF2"/>
    <w:rsid w:val="003C215A"/>
    <w:rsid w:val="003C2197"/>
    <w:rsid w:val="003C258D"/>
    <w:rsid w:val="003C5837"/>
    <w:rsid w:val="003C592F"/>
    <w:rsid w:val="003C6529"/>
    <w:rsid w:val="003C6992"/>
    <w:rsid w:val="003C7223"/>
    <w:rsid w:val="003D282F"/>
    <w:rsid w:val="003D31EE"/>
    <w:rsid w:val="003D3A7E"/>
    <w:rsid w:val="003D4132"/>
    <w:rsid w:val="003D4D0F"/>
    <w:rsid w:val="003D5909"/>
    <w:rsid w:val="003D5F2B"/>
    <w:rsid w:val="003D6CF9"/>
    <w:rsid w:val="003E2FD4"/>
    <w:rsid w:val="003E37BB"/>
    <w:rsid w:val="003E37FD"/>
    <w:rsid w:val="003E608B"/>
    <w:rsid w:val="003E675F"/>
    <w:rsid w:val="003E6D4F"/>
    <w:rsid w:val="003E6E1E"/>
    <w:rsid w:val="003F0685"/>
    <w:rsid w:val="003F2B68"/>
    <w:rsid w:val="003F37C3"/>
    <w:rsid w:val="003F408F"/>
    <w:rsid w:val="003F40E8"/>
    <w:rsid w:val="003F4208"/>
    <w:rsid w:val="003F4DF0"/>
    <w:rsid w:val="003F50FC"/>
    <w:rsid w:val="003F5375"/>
    <w:rsid w:val="003F5D47"/>
    <w:rsid w:val="003F704F"/>
    <w:rsid w:val="003F79A6"/>
    <w:rsid w:val="003F7D7A"/>
    <w:rsid w:val="004004E8"/>
    <w:rsid w:val="00404013"/>
    <w:rsid w:val="0040408F"/>
    <w:rsid w:val="00404743"/>
    <w:rsid w:val="004065D4"/>
    <w:rsid w:val="00411061"/>
    <w:rsid w:val="00412BBE"/>
    <w:rsid w:val="00413F61"/>
    <w:rsid w:val="00420978"/>
    <w:rsid w:val="00420E8B"/>
    <w:rsid w:val="00422261"/>
    <w:rsid w:val="0042342D"/>
    <w:rsid w:val="00424D1D"/>
    <w:rsid w:val="00426E25"/>
    <w:rsid w:val="004303A9"/>
    <w:rsid w:val="0043112B"/>
    <w:rsid w:val="00432D64"/>
    <w:rsid w:val="004338E2"/>
    <w:rsid w:val="00434AD5"/>
    <w:rsid w:val="00435364"/>
    <w:rsid w:val="00437A8D"/>
    <w:rsid w:val="004413EC"/>
    <w:rsid w:val="00442DAE"/>
    <w:rsid w:val="00444264"/>
    <w:rsid w:val="004462EE"/>
    <w:rsid w:val="00446AD3"/>
    <w:rsid w:val="00447664"/>
    <w:rsid w:val="00450B98"/>
    <w:rsid w:val="0045226C"/>
    <w:rsid w:val="00452C30"/>
    <w:rsid w:val="0045494F"/>
    <w:rsid w:val="004551D8"/>
    <w:rsid w:val="00455439"/>
    <w:rsid w:val="0046156E"/>
    <w:rsid w:val="00462BFF"/>
    <w:rsid w:val="004656C6"/>
    <w:rsid w:val="0047027B"/>
    <w:rsid w:val="00470B89"/>
    <w:rsid w:val="0047339B"/>
    <w:rsid w:val="0047439C"/>
    <w:rsid w:val="0047554F"/>
    <w:rsid w:val="00475FBC"/>
    <w:rsid w:val="00477E0F"/>
    <w:rsid w:val="0048191C"/>
    <w:rsid w:val="00481BE0"/>
    <w:rsid w:val="004825D0"/>
    <w:rsid w:val="0048329B"/>
    <w:rsid w:val="00483514"/>
    <w:rsid w:val="004860E2"/>
    <w:rsid w:val="00486CD8"/>
    <w:rsid w:val="00490EDF"/>
    <w:rsid w:val="00492AD8"/>
    <w:rsid w:val="00492F99"/>
    <w:rsid w:val="00494C7E"/>
    <w:rsid w:val="004964BC"/>
    <w:rsid w:val="004A177F"/>
    <w:rsid w:val="004A2AA2"/>
    <w:rsid w:val="004A3869"/>
    <w:rsid w:val="004A4594"/>
    <w:rsid w:val="004A498C"/>
    <w:rsid w:val="004A521A"/>
    <w:rsid w:val="004A6460"/>
    <w:rsid w:val="004B4709"/>
    <w:rsid w:val="004B4E72"/>
    <w:rsid w:val="004B5E75"/>
    <w:rsid w:val="004C181E"/>
    <w:rsid w:val="004C2209"/>
    <w:rsid w:val="004C2414"/>
    <w:rsid w:val="004C25EE"/>
    <w:rsid w:val="004C293A"/>
    <w:rsid w:val="004C2E39"/>
    <w:rsid w:val="004C4051"/>
    <w:rsid w:val="004C473E"/>
    <w:rsid w:val="004C4EE4"/>
    <w:rsid w:val="004C56FC"/>
    <w:rsid w:val="004D14E8"/>
    <w:rsid w:val="004D1FFB"/>
    <w:rsid w:val="004D45C0"/>
    <w:rsid w:val="004D51BE"/>
    <w:rsid w:val="004D5CEA"/>
    <w:rsid w:val="004D63B2"/>
    <w:rsid w:val="004D6F4E"/>
    <w:rsid w:val="004E1BCB"/>
    <w:rsid w:val="004E4FBC"/>
    <w:rsid w:val="004E52D5"/>
    <w:rsid w:val="004F4778"/>
    <w:rsid w:val="004F4FB5"/>
    <w:rsid w:val="004F5183"/>
    <w:rsid w:val="004F5EAD"/>
    <w:rsid w:val="004F627F"/>
    <w:rsid w:val="004F699F"/>
    <w:rsid w:val="004F7848"/>
    <w:rsid w:val="004F7903"/>
    <w:rsid w:val="004F7C3E"/>
    <w:rsid w:val="00503A64"/>
    <w:rsid w:val="005045A9"/>
    <w:rsid w:val="00504CA7"/>
    <w:rsid w:val="00510718"/>
    <w:rsid w:val="00513193"/>
    <w:rsid w:val="00513E7A"/>
    <w:rsid w:val="00514982"/>
    <w:rsid w:val="00514E32"/>
    <w:rsid w:val="005150E9"/>
    <w:rsid w:val="005176AB"/>
    <w:rsid w:val="0052121E"/>
    <w:rsid w:val="00521547"/>
    <w:rsid w:val="00525801"/>
    <w:rsid w:val="00526820"/>
    <w:rsid w:val="00531DEA"/>
    <w:rsid w:val="005323E1"/>
    <w:rsid w:val="00533DA3"/>
    <w:rsid w:val="00534149"/>
    <w:rsid w:val="00534192"/>
    <w:rsid w:val="00535257"/>
    <w:rsid w:val="00535309"/>
    <w:rsid w:val="00535DBF"/>
    <w:rsid w:val="005372A0"/>
    <w:rsid w:val="0054088A"/>
    <w:rsid w:val="00541002"/>
    <w:rsid w:val="005418B1"/>
    <w:rsid w:val="0054196E"/>
    <w:rsid w:val="00542077"/>
    <w:rsid w:val="00542873"/>
    <w:rsid w:val="00543120"/>
    <w:rsid w:val="00543B0D"/>
    <w:rsid w:val="00543F80"/>
    <w:rsid w:val="005451A7"/>
    <w:rsid w:val="00546008"/>
    <w:rsid w:val="0054696A"/>
    <w:rsid w:val="005500F9"/>
    <w:rsid w:val="00550570"/>
    <w:rsid w:val="00553389"/>
    <w:rsid w:val="0055366B"/>
    <w:rsid w:val="005536BF"/>
    <w:rsid w:val="00555C72"/>
    <w:rsid w:val="00557FE7"/>
    <w:rsid w:val="005607B2"/>
    <w:rsid w:val="00560CB1"/>
    <w:rsid w:val="00562A55"/>
    <w:rsid w:val="00563B94"/>
    <w:rsid w:val="00564598"/>
    <w:rsid w:val="00570B84"/>
    <w:rsid w:val="00570E7B"/>
    <w:rsid w:val="00570FEA"/>
    <w:rsid w:val="00572893"/>
    <w:rsid w:val="00572E7F"/>
    <w:rsid w:val="00573154"/>
    <w:rsid w:val="0057336F"/>
    <w:rsid w:val="00576243"/>
    <w:rsid w:val="0057689E"/>
    <w:rsid w:val="00577ECE"/>
    <w:rsid w:val="00581251"/>
    <w:rsid w:val="00581A5C"/>
    <w:rsid w:val="00581A9F"/>
    <w:rsid w:val="00586F2B"/>
    <w:rsid w:val="00587FB5"/>
    <w:rsid w:val="00591C87"/>
    <w:rsid w:val="0059333D"/>
    <w:rsid w:val="00593FAF"/>
    <w:rsid w:val="00594138"/>
    <w:rsid w:val="0059570D"/>
    <w:rsid w:val="005A4080"/>
    <w:rsid w:val="005A4218"/>
    <w:rsid w:val="005A4359"/>
    <w:rsid w:val="005A4F88"/>
    <w:rsid w:val="005A751E"/>
    <w:rsid w:val="005A7AC0"/>
    <w:rsid w:val="005B1318"/>
    <w:rsid w:val="005B1CEE"/>
    <w:rsid w:val="005B214B"/>
    <w:rsid w:val="005B2793"/>
    <w:rsid w:val="005B29E5"/>
    <w:rsid w:val="005B6208"/>
    <w:rsid w:val="005B62F8"/>
    <w:rsid w:val="005B6819"/>
    <w:rsid w:val="005B7047"/>
    <w:rsid w:val="005C14CF"/>
    <w:rsid w:val="005C25AF"/>
    <w:rsid w:val="005C2781"/>
    <w:rsid w:val="005C3EC5"/>
    <w:rsid w:val="005C4276"/>
    <w:rsid w:val="005C4300"/>
    <w:rsid w:val="005C599C"/>
    <w:rsid w:val="005C7FE9"/>
    <w:rsid w:val="005D0EEA"/>
    <w:rsid w:val="005D1919"/>
    <w:rsid w:val="005D3D4F"/>
    <w:rsid w:val="005D3DE7"/>
    <w:rsid w:val="005D403A"/>
    <w:rsid w:val="005D449B"/>
    <w:rsid w:val="005D4ECE"/>
    <w:rsid w:val="005D555E"/>
    <w:rsid w:val="005E19B0"/>
    <w:rsid w:val="005E26ED"/>
    <w:rsid w:val="005E2A6C"/>
    <w:rsid w:val="005E2E54"/>
    <w:rsid w:val="005E777D"/>
    <w:rsid w:val="005F0FA9"/>
    <w:rsid w:val="005F195E"/>
    <w:rsid w:val="005F3703"/>
    <w:rsid w:val="005F507B"/>
    <w:rsid w:val="005F6E57"/>
    <w:rsid w:val="00600992"/>
    <w:rsid w:val="00600F1E"/>
    <w:rsid w:val="00602753"/>
    <w:rsid w:val="00602825"/>
    <w:rsid w:val="00602991"/>
    <w:rsid w:val="00602D9B"/>
    <w:rsid w:val="00603785"/>
    <w:rsid w:val="00604A39"/>
    <w:rsid w:val="006072BF"/>
    <w:rsid w:val="00607660"/>
    <w:rsid w:val="00607BFA"/>
    <w:rsid w:val="00614FA6"/>
    <w:rsid w:val="00615EC5"/>
    <w:rsid w:val="00616624"/>
    <w:rsid w:val="00616BBF"/>
    <w:rsid w:val="006218D8"/>
    <w:rsid w:val="00621BB2"/>
    <w:rsid w:val="0062363E"/>
    <w:rsid w:val="00623C5A"/>
    <w:rsid w:val="00624426"/>
    <w:rsid w:val="006250B7"/>
    <w:rsid w:val="006253BD"/>
    <w:rsid w:val="00626BC1"/>
    <w:rsid w:val="00626E7D"/>
    <w:rsid w:val="00630274"/>
    <w:rsid w:val="00632574"/>
    <w:rsid w:val="00632DB9"/>
    <w:rsid w:val="00632DE7"/>
    <w:rsid w:val="00634682"/>
    <w:rsid w:val="006407DF"/>
    <w:rsid w:val="00643568"/>
    <w:rsid w:val="0064387C"/>
    <w:rsid w:val="00643E07"/>
    <w:rsid w:val="00645E0E"/>
    <w:rsid w:val="00645F71"/>
    <w:rsid w:val="00646A78"/>
    <w:rsid w:val="00647C49"/>
    <w:rsid w:val="00651E03"/>
    <w:rsid w:val="00652CE9"/>
    <w:rsid w:val="00653520"/>
    <w:rsid w:val="0065363C"/>
    <w:rsid w:val="00655102"/>
    <w:rsid w:val="006565CD"/>
    <w:rsid w:val="006571F7"/>
    <w:rsid w:val="00661284"/>
    <w:rsid w:val="00663289"/>
    <w:rsid w:val="006637C7"/>
    <w:rsid w:val="00666B3F"/>
    <w:rsid w:val="006673B7"/>
    <w:rsid w:val="006706E3"/>
    <w:rsid w:val="00670D2C"/>
    <w:rsid w:val="00671096"/>
    <w:rsid w:val="00671FC0"/>
    <w:rsid w:val="00673E89"/>
    <w:rsid w:val="006809FA"/>
    <w:rsid w:val="00681A46"/>
    <w:rsid w:val="0068291F"/>
    <w:rsid w:val="00682AA1"/>
    <w:rsid w:val="006850B7"/>
    <w:rsid w:val="00685123"/>
    <w:rsid w:val="00687B14"/>
    <w:rsid w:val="00693C7C"/>
    <w:rsid w:val="00693D27"/>
    <w:rsid w:val="0069534D"/>
    <w:rsid w:val="0069541C"/>
    <w:rsid w:val="00696506"/>
    <w:rsid w:val="006A005B"/>
    <w:rsid w:val="006A183F"/>
    <w:rsid w:val="006A2E40"/>
    <w:rsid w:val="006A3FF9"/>
    <w:rsid w:val="006A5F70"/>
    <w:rsid w:val="006A7134"/>
    <w:rsid w:val="006B072E"/>
    <w:rsid w:val="006B1AB2"/>
    <w:rsid w:val="006B321E"/>
    <w:rsid w:val="006B4B47"/>
    <w:rsid w:val="006B798B"/>
    <w:rsid w:val="006C01D9"/>
    <w:rsid w:val="006C08ED"/>
    <w:rsid w:val="006C15D5"/>
    <w:rsid w:val="006C3348"/>
    <w:rsid w:val="006C373E"/>
    <w:rsid w:val="006C3FE7"/>
    <w:rsid w:val="006C4FA5"/>
    <w:rsid w:val="006C5A6A"/>
    <w:rsid w:val="006C65AF"/>
    <w:rsid w:val="006D0418"/>
    <w:rsid w:val="006D131B"/>
    <w:rsid w:val="006D21FF"/>
    <w:rsid w:val="006D28F5"/>
    <w:rsid w:val="006D2F73"/>
    <w:rsid w:val="006D359A"/>
    <w:rsid w:val="006D3864"/>
    <w:rsid w:val="006D569D"/>
    <w:rsid w:val="006D5A6A"/>
    <w:rsid w:val="006E1DF7"/>
    <w:rsid w:val="006E369F"/>
    <w:rsid w:val="006E57B5"/>
    <w:rsid w:val="006E5CC0"/>
    <w:rsid w:val="006E5F50"/>
    <w:rsid w:val="006E61CF"/>
    <w:rsid w:val="006E7DF8"/>
    <w:rsid w:val="006F1491"/>
    <w:rsid w:val="006F1DC4"/>
    <w:rsid w:val="006F2AFE"/>
    <w:rsid w:val="006F486A"/>
    <w:rsid w:val="006F59C6"/>
    <w:rsid w:val="006F5CD0"/>
    <w:rsid w:val="006F60ED"/>
    <w:rsid w:val="006F6A68"/>
    <w:rsid w:val="006F6C41"/>
    <w:rsid w:val="00700E59"/>
    <w:rsid w:val="007039CE"/>
    <w:rsid w:val="0070563A"/>
    <w:rsid w:val="00710090"/>
    <w:rsid w:val="0071089A"/>
    <w:rsid w:val="00710C8C"/>
    <w:rsid w:val="00711297"/>
    <w:rsid w:val="00711B6A"/>
    <w:rsid w:val="00713003"/>
    <w:rsid w:val="00713AF7"/>
    <w:rsid w:val="00715596"/>
    <w:rsid w:val="00716885"/>
    <w:rsid w:val="00716C1A"/>
    <w:rsid w:val="00717C22"/>
    <w:rsid w:val="00722046"/>
    <w:rsid w:val="00722526"/>
    <w:rsid w:val="00722B72"/>
    <w:rsid w:val="00725854"/>
    <w:rsid w:val="007319EC"/>
    <w:rsid w:val="00731C93"/>
    <w:rsid w:val="00731F0B"/>
    <w:rsid w:val="00732884"/>
    <w:rsid w:val="0073335E"/>
    <w:rsid w:val="00734485"/>
    <w:rsid w:val="00734CC3"/>
    <w:rsid w:val="007363B4"/>
    <w:rsid w:val="00736A38"/>
    <w:rsid w:val="007379EE"/>
    <w:rsid w:val="00740C31"/>
    <w:rsid w:val="007432D0"/>
    <w:rsid w:val="00744957"/>
    <w:rsid w:val="00745351"/>
    <w:rsid w:val="00746320"/>
    <w:rsid w:val="00746CBB"/>
    <w:rsid w:val="00747E56"/>
    <w:rsid w:val="007507A8"/>
    <w:rsid w:val="007528B9"/>
    <w:rsid w:val="00752A0A"/>
    <w:rsid w:val="00753E3E"/>
    <w:rsid w:val="0075417A"/>
    <w:rsid w:val="0075620B"/>
    <w:rsid w:val="007604A5"/>
    <w:rsid w:val="0076075E"/>
    <w:rsid w:val="0076156F"/>
    <w:rsid w:val="00762A56"/>
    <w:rsid w:val="0076338D"/>
    <w:rsid w:val="00764079"/>
    <w:rsid w:val="007701D6"/>
    <w:rsid w:val="00771729"/>
    <w:rsid w:val="007738E6"/>
    <w:rsid w:val="007748B3"/>
    <w:rsid w:val="00775B26"/>
    <w:rsid w:val="00775D86"/>
    <w:rsid w:val="00777168"/>
    <w:rsid w:val="007773A3"/>
    <w:rsid w:val="0078101D"/>
    <w:rsid w:val="00784D19"/>
    <w:rsid w:val="00786978"/>
    <w:rsid w:val="00787CA9"/>
    <w:rsid w:val="00791E9B"/>
    <w:rsid w:val="00793300"/>
    <w:rsid w:val="0079397B"/>
    <w:rsid w:val="00795942"/>
    <w:rsid w:val="00796872"/>
    <w:rsid w:val="00797DAD"/>
    <w:rsid w:val="007A12B0"/>
    <w:rsid w:val="007A18D3"/>
    <w:rsid w:val="007A2028"/>
    <w:rsid w:val="007A298C"/>
    <w:rsid w:val="007A32CD"/>
    <w:rsid w:val="007A36E5"/>
    <w:rsid w:val="007A4B18"/>
    <w:rsid w:val="007A5705"/>
    <w:rsid w:val="007A6E2F"/>
    <w:rsid w:val="007A7CEE"/>
    <w:rsid w:val="007B04FC"/>
    <w:rsid w:val="007B082E"/>
    <w:rsid w:val="007B48B3"/>
    <w:rsid w:val="007B5D4F"/>
    <w:rsid w:val="007C008C"/>
    <w:rsid w:val="007C0FA0"/>
    <w:rsid w:val="007C11A6"/>
    <w:rsid w:val="007C1662"/>
    <w:rsid w:val="007C1D9D"/>
    <w:rsid w:val="007C2D3A"/>
    <w:rsid w:val="007C379B"/>
    <w:rsid w:val="007C470D"/>
    <w:rsid w:val="007C5BEC"/>
    <w:rsid w:val="007C713B"/>
    <w:rsid w:val="007C740E"/>
    <w:rsid w:val="007D4BA8"/>
    <w:rsid w:val="007D51EA"/>
    <w:rsid w:val="007D5ABD"/>
    <w:rsid w:val="007E0850"/>
    <w:rsid w:val="007E288F"/>
    <w:rsid w:val="007E2C70"/>
    <w:rsid w:val="007E3D2D"/>
    <w:rsid w:val="007E6E9A"/>
    <w:rsid w:val="007E7704"/>
    <w:rsid w:val="007F051D"/>
    <w:rsid w:val="007F3012"/>
    <w:rsid w:val="007F38E2"/>
    <w:rsid w:val="007F5C5B"/>
    <w:rsid w:val="007F5F30"/>
    <w:rsid w:val="0080206C"/>
    <w:rsid w:val="00802655"/>
    <w:rsid w:val="00802713"/>
    <w:rsid w:val="00803238"/>
    <w:rsid w:val="008046CF"/>
    <w:rsid w:val="00804F30"/>
    <w:rsid w:val="00805D3A"/>
    <w:rsid w:val="00807642"/>
    <w:rsid w:val="00810937"/>
    <w:rsid w:val="00810BEF"/>
    <w:rsid w:val="00813047"/>
    <w:rsid w:val="0081486F"/>
    <w:rsid w:val="00815979"/>
    <w:rsid w:val="008170B1"/>
    <w:rsid w:val="008177DD"/>
    <w:rsid w:val="008177FC"/>
    <w:rsid w:val="008222C6"/>
    <w:rsid w:val="00824103"/>
    <w:rsid w:val="008270F6"/>
    <w:rsid w:val="008307B6"/>
    <w:rsid w:val="00833336"/>
    <w:rsid w:val="00833BBC"/>
    <w:rsid w:val="008351D2"/>
    <w:rsid w:val="008356D8"/>
    <w:rsid w:val="00835CA9"/>
    <w:rsid w:val="00837578"/>
    <w:rsid w:val="008377CC"/>
    <w:rsid w:val="00837985"/>
    <w:rsid w:val="0084132B"/>
    <w:rsid w:val="008442E3"/>
    <w:rsid w:val="00846504"/>
    <w:rsid w:val="008465AD"/>
    <w:rsid w:val="008466FD"/>
    <w:rsid w:val="008472A9"/>
    <w:rsid w:val="008475FE"/>
    <w:rsid w:val="00847981"/>
    <w:rsid w:val="00850019"/>
    <w:rsid w:val="00852B72"/>
    <w:rsid w:val="0085368E"/>
    <w:rsid w:val="00854ABF"/>
    <w:rsid w:val="00855596"/>
    <w:rsid w:val="008558F5"/>
    <w:rsid w:val="00855983"/>
    <w:rsid w:val="00855AA7"/>
    <w:rsid w:val="008574A0"/>
    <w:rsid w:val="00861BF3"/>
    <w:rsid w:val="00864660"/>
    <w:rsid w:val="00865C48"/>
    <w:rsid w:val="00865D8A"/>
    <w:rsid w:val="008661CB"/>
    <w:rsid w:val="008662E1"/>
    <w:rsid w:val="00867582"/>
    <w:rsid w:val="0087113A"/>
    <w:rsid w:val="0087317A"/>
    <w:rsid w:val="00874857"/>
    <w:rsid w:val="008761CC"/>
    <w:rsid w:val="00877FD7"/>
    <w:rsid w:val="00880F6C"/>
    <w:rsid w:val="0088228E"/>
    <w:rsid w:val="00882FE9"/>
    <w:rsid w:val="0088405B"/>
    <w:rsid w:val="008847D5"/>
    <w:rsid w:val="0088485F"/>
    <w:rsid w:val="00885480"/>
    <w:rsid w:val="00885A91"/>
    <w:rsid w:val="00886CD8"/>
    <w:rsid w:val="00886FA8"/>
    <w:rsid w:val="00890295"/>
    <w:rsid w:val="00890DEC"/>
    <w:rsid w:val="008910CA"/>
    <w:rsid w:val="00891DBE"/>
    <w:rsid w:val="00892AF9"/>
    <w:rsid w:val="00897F7C"/>
    <w:rsid w:val="008A146A"/>
    <w:rsid w:val="008A2490"/>
    <w:rsid w:val="008A2B98"/>
    <w:rsid w:val="008A4516"/>
    <w:rsid w:val="008A4F4B"/>
    <w:rsid w:val="008A6027"/>
    <w:rsid w:val="008B0AAE"/>
    <w:rsid w:val="008B0D8F"/>
    <w:rsid w:val="008B1EF1"/>
    <w:rsid w:val="008B24F4"/>
    <w:rsid w:val="008B295E"/>
    <w:rsid w:val="008B3807"/>
    <w:rsid w:val="008B489D"/>
    <w:rsid w:val="008B7BDD"/>
    <w:rsid w:val="008C0D25"/>
    <w:rsid w:val="008C2E5F"/>
    <w:rsid w:val="008C344A"/>
    <w:rsid w:val="008D1C0E"/>
    <w:rsid w:val="008D2CC5"/>
    <w:rsid w:val="008D3EDF"/>
    <w:rsid w:val="008D5F66"/>
    <w:rsid w:val="008D74F9"/>
    <w:rsid w:val="008E14E7"/>
    <w:rsid w:val="008E1ADE"/>
    <w:rsid w:val="008E22BB"/>
    <w:rsid w:val="008E2A8C"/>
    <w:rsid w:val="008E367D"/>
    <w:rsid w:val="008E43AF"/>
    <w:rsid w:val="008E64D9"/>
    <w:rsid w:val="008E767F"/>
    <w:rsid w:val="008E7DD1"/>
    <w:rsid w:val="008F06ED"/>
    <w:rsid w:val="008F1CB8"/>
    <w:rsid w:val="008F302A"/>
    <w:rsid w:val="008F47F5"/>
    <w:rsid w:val="008F7890"/>
    <w:rsid w:val="00900F02"/>
    <w:rsid w:val="0090140E"/>
    <w:rsid w:val="00901ACA"/>
    <w:rsid w:val="009025A2"/>
    <w:rsid w:val="0090281A"/>
    <w:rsid w:val="009107B5"/>
    <w:rsid w:val="00910F9E"/>
    <w:rsid w:val="009110F3"/>
    <w:rsid w:val="00914868"/>
    <w:rsid w:val="009207A6"/>
    <w:rsid w:val="009211C8"/>
    <w:rsid w:val="00921948"/>
    <w:rsid w:val="00921BC9"/>
    <w:rsid w:val="00921DF5"/>
    <w:rsid w:val="0092376E"/>
    <w:rsid w:val="0092404D"/>
    <w:rsid w:val="00924611"/>
    <w:rsid w:val="009273F8"/>
    <w:rsid w:val="00930E91"/>
    <w:rsid w:val="0093245E"/>
    <w:rsid w:val="009324CE"/>
    <w:rsid w:val="00935D6A"/>
    <w:rsid w:val="00937DA9"/>
    <w:rsid w:val="009401AE"/>
    <w:rsid w:val="00940D21"/>
    <w:rsid w:val="00941423"/>
    <w:rsid w:val="009417B8"/>
    <w:rsid w:val="00942C44"/>
    <w:rsid w:val="009454B4"/>
    <w:rsid w:val="00945B45"/>
    <w:rsid w:val="009460C1"/>
    <w:rsid w:val="0094685D"/>
    <w:rsid w:val="00946E86"/>
    <w:rsid w:val="009472F3"/>
    <w:rsid w:val="00947A63"/>
    <w:rsid w:val="00951A17"/>
    <w:rsid w:val="00952121"/>
    <w:rsid w:val="00953540"/>
    <w:rsid w:val="00953979"/>
    <w:rsid w:val="009560AD"/>
    <w:rsid w:val="0095746E"/>
    <w:rsid w:val="009614DE"/>
    <w:rsid w:val="0096213D"/>
    <w:rsid w:val="00963320"/>
    <w:rsid w:val="00963E83"/>
    <w:rsid w:val="00963EF1"/>
    <w:rsid w:val="009667B4"/>
    <w:rsid w:val="00967448"/>
    <w:rsid w:val="0096796F"/>
    <w:rsid w:val="0097164E"/>
    <w:rsid w:val="00972404"/>
    <w:rsid w:val="00972FA6"/>
    <w:rsid w:val="00974354"/>
    <w:rsid w:val="00974766"/>
    <w:rsid w:val="00974924"/>
    <w:rsid w:val="009758B8"/>
    <w:rsid w:val="00975A31"/>
    <w:rsid w:val="00977CA6"/>
    <w:rsid w:val="0098031A"/>
    <w:rsid w:val="00981650"/>
    <w:rsid w:val="009837EB"/>
    <w:rsid w:val="0098395A"/>
    <w:rsid w:val="00984B83"/>
    <w:rsid w:val="00985769"/>
    <w:rsid w:val="00986B27"/>
    <w:rsid w:val="00986DA5"/>
    <w:rsid w:val="0099013E"/>
    <w:rsid w:val="009912F1"/>
    <w:rsid w:val="00991CDA"/>
    <w:rsid w:val="0099297E"/>
    <w:rsid w:val="00994218"/>
    <w:rsid w:val="009969AA"/>
    <w:rsid w:val="009973B8"/>
    <w:rsid w:val="009A15DD"/>
    <w:rsid w:val="009A3E68"/>
    <w:rsid w:val="009A50D3"/>
    <w:rsid w:val="009A514F"/>
    <w:rsid w:val="009A61A6"/>
    <w:rsid w:val="009B4183"/>
    <w:rsid w:val="009B6619"/>
    <w:rsid w:val="009B7C54"/>
    <w:rsid w:val="009C4B18"/>
    <w:rsid w:val="009C4E85"/>
    <w:rsid w:val="009C50BA"/>
    <w:rsid w:val="009C60E7"/>
    <w:rsid w:val="009D042B"/>
    <w:rsid w:val="009D165A"/>
    <w:rsid w:val="009D31F6"/>
    <w:rsid w:val="009D4A60"/>
    <w:rsid w:val="009D7A15"/>
    <w:rsid w:val="009E3E4C"/>
    <w:rsid w:val="009F0B86"/>
    <w:rsid w:val="009F1619"/>
    <w:rsid w:val="009F2A05"/>
    <w:rsid w:val="009F3B01"/>
    <w:rsid w:val="009F49C2"/>
    <w:rsid w:val="009F5EBD"/>
    <w:rsid w:val="009F62EF"/>
    <w:rsid w:val="00A00339"/>
    <w:rsid w:val="00A0047A"/>
    <w:rsid w:val="00A020C0"/>
    <w:rsid w:val="00A028C2"/>
    <w:rsid w:val="00A036C2"/>
    <w:rsid w:val="00A044EA"/>
    <w:rsid w:val="00A0486E"/>
    <w:rsid w:val="00A06A5F"/>
    <w:rsid w:val="00A06CB3"/>
    <w:rsid w:val="00A06FFD"/>
    <w:rsid w:val="00A07405"/>
    <w:rsid w:val="00A07A9A"/>
    <w:rsid w:val="00A11F15"/>
    <w:rsid w:val="00A13473"/>
    <w:rsid w:val="00A14178"/>
    <w:rsid w:val="00A15D84"/>
    <w:rsid w:val="00A16270"/>
    <w:rsid w:val="00A16DED"/>
    <w:rsid w:val="00A210A8"/>
    <w:rsid w:val="00A2235A"/>
    <w:rsid w:val="00A23D9D"/>
    <w:rsid w:val="00A24B2F"/>
    <w:rsid w:val="00A25660"/>
    <w:rsid w:val="00A25B79"/>
    <w:rsid w:val="00A27847"/>
    <w:rsid w:val="00A2784B"/>
    <w:rsid w:val="00A31CD2"/>
    <w:rsid w:val="00A3314B"/>
    <w:rsid w:val="00A3479C"/>
    <w:rsid w:val="00A37ED2"/>
    <w:rsid w:val="00A40DB3"/>
    <w:rsid w:val="00A42B49"/>
    <w:rsid w:val="00A44908"/>
    <w:rsid w:val="00A44F58"/>
    <w:rsid w:val="00A45EBD"/>
    <w:rsid w:val="00A4646E"/>
    <w:rsid w:val="00A47C60"/>
    <w:rsid w:val="00A47F9A"/>
    <w:rsid w:val="00A5245A"/>
    <w:rsid w:val="00A555A1"/>
    <w:rsid w:val="00A55BC8"/>
    <w:rsid w:val="00A56B67"/>
    <w:rsid w:val="00A56E2C"/>
    <w:rsid w:val="00A618F0"/>
    <w:rsid w:val="00A61F2D"/>
    <w:rsid w:val="00A61F88"/>
    <w:rsid w:val="00A62A9F"/>
    <w:rsid w:val="00A62CC2"/>
    <w:rsid w:val="00A65A7E"/>
    <w:rsid w:val="00A66B9B"/>
    <w:rsid w:val="00A67521"/>
    <w:rsid w:val="00A67AB1"/>
    <w:rsid w:val="00A67F71"/>
    <w:rsid w:val="00A72650"/>
    <w:rsid w:val="00A73CEF"/>
    <w:rsid w:val="00A756F8"/>
    <w:rsid w:val="00A7581A"/>
    <w:rsid w:val="00A77A9E"/>
    <w:rsid w:val="00A80BDB"/>
    <w:rsid w:val="00A80CA4"/>
    <w:rsid w:val="00A8503E"/>
    <w:rsid w:val="00A87436"/>
    <w:rsid w:val="00A91B60"/>
    <w:rsid w:val="00A92A85"/>
    <w:rsid w:val="00A930F4"/>
    <w:rsid w:val="00A950D5"/>
    <w:rsid w:val="00A9540B"/>
    <w:rsid w:val="00A967B7"/>
    <w:rsid w:val="00A971DD"/>
    <w:rsid w:val="00A9781A"/>
    <w:rsid w:val="00A97F34"/>
    <w:rsid w:val="00AA0AA8"/>
    <w:rsid w:val="00AA1838"/>
    <w:rsid w:val="00AA32BC"/>
    <w:rsid w:val="00AA6769"/>
    <w:rsid w:val="00AA7186"/>
    <w:rsid w:val="00AA726F"/>
    <w:rsid w:val="00AA7F1D"/>
    <w:rsid w:val="00AB0A05"/>
    <w:rsid w:val="00AB281E"/>
    <w:rsid w:val="00AB2FF8"/>
    <w:rsid w:val="00AB3CEF"/>
    <w:rsid w:val="00AB3E78"/>
    <w:rsid w:val="00AB3FE8"/>
    <w:rsid w:val="00AB403E"/>
    <w:rsid w:val="00AB4A40"/>
    <w:rsid w:val="00AB5610"/>
    <w:rsid w:val="00AC0989"/>
    <w:rsid w:val="00AC2A76"/>
    <w:rsid w:val="00AC41D1"/>
    <w:rsid w:val="00AC585C"/>
    <w:rsid w:val="00AC774C"/>
    <w:rsid w:val="00AD07FC"/>
    <w:rsid w:val="00AD0B37"/>
    <w:rsid w:val="00AD1237"/>
    <w:rsid w:val="00AD27E7"/>
    <w:rsid w:val="00AD4356"/>
    <w:rsid w:val="00AD4EEA"/>
    <w:rsid w:val="00AD51BC"/>
    <w:rsid w:val="00AD5B35"/>
    <w:rsid w:val="00AD777F"/>
    <w:rsid w:val="00AE48CD"/>
    <w:rsid w:val="00AE5537"/>
    <w:rsid w:val="00AE6061"/>
    <w:rsid w:val="00AE6D78"/>
    <w:rsid w:val="00AE7BC2"/>
    <w:rsid w:val="00AF3086"/>
    <w:rsid w:val="00AF334B"/>
    <w:rsid w:val="00AF3AA7"/>
    <w:rsid w:val="00AF3E66"/>
    <w:rsid w:val="00AF6801"/>
    <w:rsid w:val="00AF6B7E"/>
    <w:rsid w:val="00AF6C6E"/>
    <w:rsid w:val="00AF6D0F"/>
    <w:rsid w:val="00B020C4"/>
    <w:rsid w:val="00B0383B"/>
    <w:rsid w:val="00B049D8"/>
    <w:rsid w:val="00B076EE"/>
    <w:rsid w:val="00B07B21"/>
    <w:rsid w:val="00B10E22"/>
    <w:rsid w:val="00B11142"/>
    <w:rsid w:val="00B1149D"/>
    <w:rsid w:val="00B12867"/>
    <w:rsid w:val="00B13180"/>
    <w:rsid w:val="00B132DC"/>
    <w:rsid w:val="00B13E1F"/>
    <w:rsid w:val="00B1428B"/>
    <w:rsid w:val="00B1544E"/>
    <w:rsid w:val="00B20D95"/>
    <w:rsid w:val="00B21B83"/>
    <w:rsid w:val="00B229D7"/>
    <w:rsid w:val="00B24CB7"/>
    <w:rsid w:val="00B2562C"/>
    <w:rsid w:val="00B26AB4"/>
    <w:rsid w:val="00B271F8"/>
    <w:rsid w:val="00B2759B"/>
    <w:rsid w:val="00B278F4"/>
    <w:rsid w:val="00B30CA6"/>
    <w:rsid w:val="00B33C3B"/>
    <w:rsid w:val="00B344E4"/>
    <w:rsid w:val="00B34839"/>
    <w:rsid w:val="00B35F39"/>
    <w:rsid w:val="00B35F82"/>
    <w:rsid w:val="00B3655D"/>
    <w:rsid w:val="00B37BF6"/>
    <w:rsid w:val="00B410F9"/>
    <w:rsid w:val="00B41677"/>
    <w:rsid w:val="00B42514"/>
    <w:rsid w:val="00B43CE8"/>
    <w:rsid w:val="00B44B92"/>
    <w:rsid w:val="00B45266"/>
    <w:rsid w:val="00B45B3B"/>
    <w:rsid w:val="00B464AD"/>
    <w:rsid w:val="00B469A5"/>
    <w:rsid w:val="00B46EBA"/>
    <w:rsid w:val="00B47582"/>
    <w:rsid w:val="00B505B7"/>
    <w:rsid w:val="00B53FC1"/>
    <w:rsid w:val="00B54C6D"/>
    <w:rsid w:val="00B56AA5"/>
    <w:rsid w:val="00B56DE1"/>
    <w:rsid w:val="00B57871"/>
    <w:rsid w:val="00B57B23"/>
    <w:rsid w:val="00B6263B"/>
    <w:rsid w:val="00B636E2"/>
    <w:rsid w:val="00B644A3"/>
    <w:rsid w:val="00B64E04"/>
    <w:rsid w:val="00B654EB"/>
    <w:rsid w:val="00B6670B"/>
    <w:rsid w:val="00B67697"/>
    <w:rsid w:val="00B71081"/>
    <w:rsid w:val="00B71461"/>
    <w:rsid w:val="00B722C2"/>
    <w:rsid w:val="00B726AA"/>
    <w:rsid w:val="00B73F43"/>
    <w:rsid w:val="00B764B2"/>
    <w:rsid w:val="00B800CA"/>
    <w:rsid w:val="00B806F4"/>
    <w:rsid w:val="00B80F32"/>
    <w:rsid w:val="00B82688"/>
    <w:rsid w:val="00B837FA"/>
    <w:rsid w:val="00B87D3F"/>
    <w:rsid w:val="00B90558"/>
    <w:rsid w:val="00B91B4D"/>
    <w:rsid w:val="00B93AE5"/>
    <w:rsid w:val="00B94BEC"/>
    <w:rsid w:val="00B94F57"/>
    <w:rsid w:val="00B95F38"/>
    <w:rsid w:val="00B96A09"/>
    <w:rsid w:val="00BA3721"/>
    <w:rsid w:val="00BA4CEC"/>
    <w:rsid w:val="00BA5404"/>
    <w:rsid w:val="00BA5E14"/>
    <w:rsid w:val="00BA60AE"/>
    <w:rsid w:val="00BA6E38"/>
    <w:rsid w:val="00BB0FE2"/>
    <w:rsid w:val="00BB52C6"/>
    <w:rsid w:val="00BB5E4C"/>
    <w:rsid w:val="00BB65FB"/>
    <w:rsid w:val="00BB7E69"/>
    <w:rsid w:val="00BC09B1"/>
    <w:rsid w:val="00BC29A6"/>
    <w:rsid w:val="00BC2EBA"/>
    <w:rsid w:val="00BC31AE"/>
    <w:rsid w:val="00BC5728"/>
    <w:rsid w:val="00BC68CA"/>
    <w:rsid w:val="00BC7E35"/>
    <w:rsid w:val="00BC7E49"/>
    <w:rsid w:val="00BD00E8"/>
    <w:rsid w:val="00BD076A"/>
    <w:rsid w:val="00BD40C1"/>
    <w:rsid w:val="00BD485F"/>
    <w:rsid w:val="00BD48C3"/>
    <w:rsid w:val="00BD5C16"/>
    <w:rsid w:val="00BD6736"/>
    <w:rsid w:val="00BD6738"/>
    <w:rsid w:val="00BE14CB"/>
    <w:rsid w:val="00BE15BB"/>
    <w:rsid w:val="00BE1824"/>
    <w:rsid w:val="00BE28C1"/>
    <w:rsid w:val="00BE2A42"/>
    <w:rsid w:val="00BE372D"/>
    <w:rsid w:val="00BE4152"/>
    <w:rsid w:val="00BE5E47"/>
    <w:rsid w:val="00BE6B70"/>
    <w:rsid w:val="00BE7423"/>
    <w:rsid w:val="00BF15D6"/>
    <w:rsid w:val="00BF1794"/>
    <w:rsid w:val="00BF1B52"/>
    <w:rsid w:val="00BF404D"/>
    <w:rsid w:val="00BF58AD"/>
    <w:rsid w:val="00BF6D46"/>
    <w:rsid w:val="00C00CE7"/>
    <w:rsid w:val="00C01BD7"/>
    <w:rsid w:val="00C01CC7"/>
    <w:rsid w:val="00C0251C"/>
    <w:rsid w:val="00C027BE"/>
    <w:rsid w:val="00C03836"/>
    <w:rsid w:val="00C04B79"/>
    <w:rsid w:val="00C063FD"/>
    <w:rsid w:val="00C06E08"/>
    <w:rsid w:val="00C11436"/>
    <w:rsid w:val="00C12388"/>
    <w:rsid w:val="00C16229"/>
    <w:rsid w:val="00C16587"/>
    <w:rsid w:val="00C16770"/>
    <w:rsid w:val="00C16ECF"/>
    <w:rsid w:val="00C2116E"/>
    <w:rsid w:val="00C23972"/>
    <w:rsid w:val="00C25335"/>
    <w:rsid w:val="00C30E1F"/>
    <w:rsid w:val="00C31F03"/>
    <w:rsid w:val="00C338E1"/>
    <w:rsid w:val="00C3586E"/>
    <w:rsid w:val="00C40017"/>
    <w:rsid w:val="00C404B3"/>
    <w:rsid w:val="00C40530"/>
    <w:rsid w:val="00C43291"/>
    <w:rsid w:val="00C4468D"/>
    <w:rsid w:val="00C47DEE"/>
    <w:rsid w:val="00C50071"/>
    <w:rsid w:val="00C52F11"/>
    <w:rsid w:val="00C52FB1"/>
    <w:rsid w:val="00C561E4"/>
    <w:rsid w:val="00C563D1"/>
    <w:rsid w:val="00C5708F"/>
    <w:rsid w:val="00C57458"/>
    <w:rsid w:val="00C579B8"/>
    <w:rsid w:val="00C605FE"/>
    <w:rsid w:val="00C60918"/>
    <w:rsid w:val="00C621E7"/>
    <w:rsid w:val="00C62C47"/>
    <w:rsid w:val="00C6303B"/>
    <w:rsid w:val="00C65BD9"/>
    <w:rsid w:val="00C7146F"/>
    <w:rsid w:val="00C736D8"/>
    <w:rsid w:val="00C74B57"/>
    <w:rsid w:val="00C75340"/>
    <w:rsid w:val="00C76646"/>
    <w:rsid w:val="00C82E78"/>
    <w:rsid w:val="00C8410F"/>
    <w:rsid w:val="00C85DED"/>
    <w:rsid w:val="00C86E49"/>
    <w:rsid w:val="00C87781"/>
    <w:rsid w:val="00C87CA9"/>
    <w:rsid w:val="00C92189"/>
    <w:rsid w:val="00C93133"/>
    <w:rsid w:val="00CA1359"/>
    <w:rsid w:val="00CA1952"/>
    <w:rsid w:val="00CA241B"/>
    <w:rsid w:val="00CA355B"/>
    <w:rsid w:val="00CA5965"/>
    <w:rsid w:val="00CA7778"/>
    <w:rsid w:val="00CB1420"/>
    <w:rsid w:val="00CB2145"/>
    <w:rsid w:val="00CB67BF"/>
    <w:rsid w:val="00CB6FC2"/>
    <w:rsid w:val="00CB73DA"/>
    <w:rsid w:val="00CC00F8"/>
    <w:rsid w:val="00CC0566"/>
    <w:rsid w:val="00CC1A3B"/>
    <w:rsid w:val="00CC3196"/>
    <w:rsid w:val="00CC4A62"/>
    <w:rsid w:val="00CC5F04"/>
    <w:rsid w:val="00CC7A32"/>
    <w:rsid w:val="00CD0095"/>
    <w:rsid w:val="00CD178A"/>
    <w:rsid w:val="00CD288C"/>
    <w:rsid w:val="00CD3D51"/>
    <w:rsid w:val="00CD5655"/>
    <w:rsid w:val="00CD5A37"/>
    <w:rsid w:val="00CD5E9F"/>
    <w:rsid w:val="00CD63CD"/>
    <w:rsid w:val="00CD6E98"/>
    <w:rsid w:val="00CD75BA"/>
    <w:rsid w:val="00CE0A80"/>
    <w:rsid w:val="00CE16DF"/>
    <w:rsid w:val="00CE59CF"/>
    <w:rsid w:val="00CE60F1"/>
    <w:rsid w:val="00CE6FBB"/>
    <w:rsid w:val="00CF194E"/>
    <w:rsid w:val="00CF60E7"/>
    <w:rsid w:val="00CF7585"/>
    <w:rsid w:val="00D0083C"/>
    <w:rsid w:val="00D00EF3"/>
    <w:rsid w:val="00D01BD1"/>
    <w:rsid w:val="00D03305"/>
    <w:rsid w:val="00D03CC5"/>
    <w:rsid w:val="00D0456B"/>
    <w:rsid w:val="00D05371"/>
    <w:rsid w:val="00D0550D"/>
    <w:rsid w:val="00D05BB1"/>
    <w:rsid w:val="00D10750"/>
    <w:rsid w:val="00D11E26"/>
    <w:rsid w:val="00D12EE0"/>
    <w:rsid w:val="00D144F9"/>
    <w:rsid w:val="00D170B7"/>
    <w:rsid w:val="00D17119"/>
    <w:rsid w:val="00D20B82"/>
    <w:rsid w:val="00D21609"/>
    <w:rsid w:val="00D23774"/>
    <w:rsid w:val="00D24A04"/>
    <w:rsid w:val="00D273C8"/>
    <w:rsid w:val="00D30074"/>
    <w:rsid w:val="00D3162B"/>
    <w:rsid w:val="00D3340E"/>
    <w:rsid w:val="00D33AA9"/>
    <w:rsid w:val="00D33FBA"/>
    <w:rsid w:val="00D3416A"/>
    <w:rsid w:val="00D34B98"/>
    <w:rsid w:val="00D35D1F"/>
    <w:rsid w:val="00D402B3"/>
    <w:rsid w:val="00D4272C"/>
    <w:rsid w:val="00D427D4"/>
    <w:rsid w:val="00D438B9"/>
    <w:rsid w:val="00D45933"/>
    <w:rsid w:val="00D51317"/>
    <w:rsid w:val="00D515F4"/>
    <w:rsid w:val="00D51DCD"/>
    <w:rsid w:val="00D5256F"/>
    <w:rsid w:val="00D53B87"/>
    <w:rsid w:val="00D555AB"/>
    <w:rsid w:val="00D576BD"/>
    <w:rsid w:val="00D6225F"/>
    <w:rsid w:val="00D63C30"/>
    <w:rsid w:val="00D64C3D"/>
    <w:rsid w:val="00D65C20"/>
    <w:rsid w:val="00D67A38"/>
    <w:rsid w:val="00D67B59"/>
    <w:rsid w:val="00D70753"/>
    <w:rsid w:val="00D70C2B"/>
    <w:rsid w:val="00D71A6C"/>
    <w:rsid w:val="00D71BF0"/>
    <w:rsid w:val="00D74C78"/>
    <w:rsid w:val="00D7738F"/>
    <w:rsid w:val="00D7788F"/>
    <w:rsid w:val="00D77BE5"/>
    <w:rsid w:val="00D84590"/>
    <w:rsid w:val="00D852E5"/>
    <w:rsid w:val="00D86C14"/>
    <w:rsid w:val="00D87918"/>
    <w:rsid w:val="00D905BE"/>
    <w:rsid w:val="00D91ADB"/>
    <w:rsid w:val="00D94710"/>
    <w:rsid w:val="00DA1690"/>
    <w:rsid w:val="00DA6CFB"/>
    <w:rsid w:val="00DA7E2A"/>
    <w:rsid w:val="00DB048E"/>
    <w:rsid w:val="00DB0F0D"/>
    <w:rsid w:val="00DB1A1C"/>
    <w:rsid w:val="00DB55EC"/>
    <w:rsid w:val="00DB65B9"/>
    <w:rsid w:val="00DB7C31"/>
    <w:rsid w:val="00DC0118"/>
    <w:rsid w:val="00DC09B2"/>
    <w:rsid w:val="00DC0C2F"/>
    <w:rsid w:val="00DC3310"/>
    <w:rsid w:val="00DC683F"/>
    <w:rsid w:val="00DC6CD4"/>
    <w:rsid w:val="00DC71A6"/>
    <w:rsid w:val="00DC7C25"/>
    <w:rsid w:val="00DC7F18"/>
    <w:rsid w:val="00DD0428"/>
    <w:rsid w:val="00DD20F1"/>
    <w:rsid w:val="00DD217F"/>
    <w:rsid w:val="00DD57B0"/>
    <w:rsid w:val="00DE24B2"/>
    <w:rsid w:val="00DE3B2D"/>
    <w:rsid w:val="00DE5DEE"/>
    <w:rsid w:val="00DE5F74"/>
    <w:rsid w:val="00DE70E0"/>
    <w:rsid w:val="00DF0B69"/>
    <w:rsid w:val="00DF0C10"/>
    <w:rsid w:val="00DF299B"/>
    <w:rsid w:val="00DF4B43"/>
    <w:rsid w:val="00DF4CEC"/>
    <w:rsid w:val="00DF6233"/>
    <w:rsid w:val="00E0322A"/>
    <w:rsid w:val="00E03516"/>
    <w:rsid w:val="00E03AB9"/>
    <w:rsid w:val="00E04486"/>
    <w:rsid w:val="00E05ADE"/>
    <w:rsid w:val="00E06727"/>
    <w:rsid w:val="00E06A0E"/>
    <w:rsid w:val="00E06C89"/>
    <w:rsid w:val="00E105CB"/>
    <w:rsid w:val="00E13144"/>
    <w:rsid w:val="00E21370"/>
    <w:rsid w:val="00E22E33"/>
    <w:rsid w:val="00E25037"/>
    <w:rsid w:val="00E307AB"/>
    <w:rsid w:val="00E335C6"/>
    <w:rsid w:val="00E3528A"/>
    <w:rsid w:val="00E356FA"/>
    <w:rsid w:val="00E35963"/>
    <w:rsid w:val="00E3644D"/>
    <w:rsid w:val="00E37D81"/>
    <w:rsid w:val="00E414A3"/>
    <w:rsid w:val="00E4274D"/>
    <w:rsid w:val="00E45364"/>
    <w:rsid w:val="00E45373"/>
    <w:rsid w:val="00E46E46"/>
    <w:rsid w:val="00E47081"/>
    <w:rsid w:val="00E5189C"/>
    <w:rsid w:val="00E51C20"/>
    <w:rsid w:val="00E52D9C"/>
    <w:rsid w:val="00E52E32"/>
    <w:rsid w:val="00E538E9"/>
    <w:rsid w:val="00E5450C"/>
    <w:rsid w:val="00E56C30"/>
    <w:rsid w:val="00E5727E"/>
    <w:rsid w:val="00E6036D"/>
    <w:rsid w:val="00E6139B"/>
    <w:rsid w:val="00E62292"/>
    <w:rsid w:val="00E63E50"/>
    <w:rsid w:val="00E64466"/>
    <w:rsid w:val="00E70930"/>
    <w:rsid w:val="00E723D6"/>
    <w:rsid w:val="00E724F7"/>
    <w:rsid w:val="00E73E62"/>
    <w:rsid w:val="00E75084"/>
    <w:rsid w:val="00E75334"/>
    <w:rsid w:val="00E82BE0"/>
    <w:rsid w:val="00E8324A"/>
    <w:rsid w:val="00E833F8"/>
    <w:rsid w:val="00E8433E"/>
    <w:rsid w:val="00E84A38"/>
    <w:rsid w:val="00E87838"/>
    <w:rsid w:val="00E91086"/>
    <w:rsid w:val="00E92395"/>
    <w:rsid w:val="00E92F41"/>
    <w:rsid w:val="00E92F59"/>
    <w:rsid w:val="00E93B7A"/>
    <w:rsid w:val="00E950AF"/>
    <w:rsid w:val="00E9735B"/>
    <w:rsid w:val="00EA0052"/>
    <w:rsid w:val="00EA1D78"/>
    <w:rsid w:val="00EA2F1F"/>
    <w:rsid w:val="00EA3D41"/>
    <w:rsid w:val="00EA4459"/>
    <w:rsid w:val="00EA50D4"/>
    <w:rsid w:val="00EA76C7"/>
    <w:rsid w:val="00EA7739"/>
    <w:rsid w:val="00EB3C9E"/>
    <w:rsid w:val="00EB47C6"/>
    <w:rsid w:val="00EB4E07"/>
    <w:rsid w:val="00EB515F"/>
    <w:rsid w:val="00EB5492"/>
    <w:rsid w:val="00EB5683"/>
    <w:rsid w:val="00EB59C3"/>
    <w:rsid w:val="00EC2978"/>
    <w:rsid w:val="00EC2DF7"/>
    <w:rsid w:val="00EC4A54"/>
    <w:rsid w:val="00EC6899"/>
    <w:rsid w:val="00EC7BDE"/>
    <w:rsid w:val="00ED306A"/>
    <w:rsid w:val="00ED3093"/>
    <w:rsid w:val="00ED42B6"/>
    <w:rsid w:val="00ED46DD"/>
    <w:rsid w:val="00ED5710"/>
    <w:rsid w:val="00ED5A26"/>
    <w:rsid w:val="00EE1347"/>
    <w:rsid w:val="00EE32C2"/>
    <w:rsid w:val="00EE6A6A"/>
    <w:rsid w:val="00EE7796"/>
    <w:rsid w:val="00EF0A18"/>
    <w:rsid w:val="00EF14E9"/>
    <w:rsid w:val="00EF2679"/>
    <w:rsid w:val="00EF282D"/>
    <w:rsid w:val="00EF4125"/>
    <w:rsid w:val="00EF467B"/>
    <w:rsid w:val="00EF5BB9"/>
    <w:rsid w:val="00EF682D"/>
    <w:rsid w:val="00EF7EE6"/>
    <w:rsid w:val="00F00329"/>
    <w:rsid w:val="00F018AD"/>
    <w:rsid w:val="00F01ACC"/>
    <w:rsid w:val="00F04D58"/>
    <w:rsid w:val="00F04EDE"/>
    <w:rsid w:val="00F050F1"/>
    <w:rsid w:val="00F06836"/>
    <w:rsid w:val="00F07315"/>
    <w:rsid w:val="00F104DC"/>
    <w:rsid w:val="00F11FE7"/>
    <w:rsid w:val="00F12DB8"/>
    <w:rsid w:val="00F13495"/>
    <w:rsid w:val="00F16E69"/>
    <w:rsid w:val="00F17821"/>
    <w:rsid w:val="00F17D1F"/>
    <w:rsid w:val="00F21B5F"/>
    <w:rsid w:val="00F22565"/>
    <w:rsid w:val="00F242C4"/>
    <w:rsid w:val="00F25685"/>
    <w:rsid w:val="00F25B8F"/>
    <w:rsid w:val="00F30C4B"/>
    <w:rsid w:val="00F31492"/>
    <w:rsid w:val="00F31F30"/>
    <w:rsid w:val="00F33585"/>
    <w:rsid w:val="00F344EC"/>
    <w:rsid w:val="00F350E9"/>
    <w:rsid w:val="00F372FC"/>
    <w:rsid w:val="00F409BF"/>
    <w:rsid w:val="00F41BFB"/>
    <w:rsid w:val="00F43806"/>
    <w:rsid w:val="00F4470A"/>
    <w:rsid w:val="00F504B1"/>
    <w:rsid w:val="00F522A9"/>
    <w:rsid w:val="00F522AD"/>
    <w:rsid w:val="00F52A37"/>
    <w:rsid w:val="00F54476"/>
    <w:rsid w:val="00F62B9F"/>
    <w:rsid w:val="00F658EA"/>
    <w:rsid w:val="00F668B5"/>
    <w:rsid w:val="00F70B72"/>
    <w:rsid w:val="00F710A1"/>
    <w:rsid w:val="00F719E2"/>
    <w:rsid w:val="00F72434"/>
    <w:rsid w:val="00F72A1C"/>
    <w:rsid w:val="00F72AC4"/>
    <w:rsid w:val="00F73539"/>
    <w:rsid w:val="00F73700"/>
    <w:rsid w:val="00F73C98"/>
    <w:rsid w:val="00F74B7B"/>
    <w:rsid w:val="00F77EE1"/>
    <w:rsid w:val="00F8087A"/>
    <w:rsid w:val="00F82953"/>
    <w:rsid w:val="00F835A8"/>
    <w:rsid w:val="00F862DD"/>
    <w:rsid w:val="00F869BB"/>
    <w:rsid w:val="00F901EF"/>
    <w:rsid w:val="00F90740"/>
    <w:rsid w:val="00F91FF3"/>
    <w:rsid w:val="00F92FA4"/>
    <w:rsid w:val="00F9434B"/>
    <w:rsid w:val="00F94949"/>
    <w:rsid w:val="00F968C2"/>
    <w:rsid w:val="00F977ED"/>
    <w:rsid w:val="00FA503C"/>
    <w:rsid w:val="00FB1E1D"/>
    <w:rsid w:val="00FB4A0C"/>
    <w:rsid w:val="00FC0867"/>
    <w:rsid w:val="00FC2BEF"/>
    <w:rsid w:val="00FC5160"/>
    <w:rsid w:val="00FD076C"/>
    <w:rsid w:val="00FD1083"/>
    <w:rsid w:val="00FD1D55"/>
    <w:rsid w:val="00FD2CB7"/>
    <w:rsid w:val="00FD4818"/>
    <w:rsid w:val="00FD50EF"/>
    <w:rsid w:val="00FD556E"/>
    <w:rsid w:val="00FE1165"/>
    <w:rsid w:val="00FE261F"/>
    <w:rsid w:val="00FE37B7"/>
    <w:rsid w:val="00FE3983"/>
    <w:rsid w:val="00FE4100"/>
    <w:rsid w:val="00FE42B3"/>
    <w:rsid w:val="00FE43A5"/>
    <w:rsid w:val="00FE4997"/>
    <w:rsid w:val="00FE4D9C"/>
    <w:rsid w:val="00FE64D6"/>
    <w:rsid w:val="00FE6B21"/>
    <w:rsid w:val="00FE76EE"/>
    <w:rsid w:val="00FF106B"/>
    <w:rsid w:val="00FF267F"/>
    <w:rsid w:val="00FF528D"/>
    <w:rsid w:val="00FF5C9E"/>
    <w:rsid w:val="00FF69F7"/>
    <w:rsid w:val="00FF6DB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098AA7F6"/>
  <w15:docId w15:val="{6272F2E8-5018-4AF2-93D7-00E5AF89C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0"/>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9F7"/>
    <w:pPr>
      <w:suppressAutoHyphens/>
      <w:autoSpaceDE w:val="0"/>
      <w:spacing w:line="480" w:lineRule="auto"/>
    </w:pPr>
    <w:rPr>
      <w:sz w:val="24"/>
      <w:szCs w:val="24"/>
      <w:lang w:val="en-GB" w:eastAsia="zh-CN"/>
    </w:rPr>
  </w:style>
  <w:style w:type="paragraph" w:styleId="Heading2">
    <w:name w:val="heading 2"/>
    <w:basedOn w:val="Normal"/>
    <w:next w:val="BodyText"/>
    <w:qFormat/>
    <w:pPr>
      <w:numPr>
        <w:ilvl w:val="1"/>
        <w:numId w:val="1"/>
      </w:numPr>
      <w:autoSpaceDE/>
      <w:spacing w:before="280" w:after="280" w:line="240" w:lineRule="auto"/>
      <w:outlineLvl w:val="1"/>
    </w:pPr>
    <w:rPr>
      <w:b/>
      <w:bCs/>
      <w:sz w:val="36"/>
      <w:szCs w:val="36"/>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5z0">
    <w:name w:val="WW8Num5z0"/>
    <w:rPr>
      <w:rFonts w:ascii="Symbol" w:hAnsi="Symbol" w:cs="Symbol"/>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8z0">
    <w:name w:val="WW8Num8z0"/>
    <w:rPr>
      <w:rFonts w:ascii="Symbol" w:hAnsi="Symbol" w:cs="Symbol"/>
    </w:rPr>
  </w:style>
  <w:style w:type="character" w:customStyle="1" w:styleId="WW8Num10z0">
    <w:name w:val="WW8Num10z0"/>
    <w:rPr>
      <w:rFonts w:ascii="Symbol" w:hAnsi="Symbol" w:cs="Symbol"/>
    </w:rPr>
  </w:style>
  <w:style w:type="character" w:customStyle="1" w:styleId="WW8Num15z0">
    <w:name w:val="WW8Num15z0"/>
    <w:rPr>
      <w:rFonts w:cs="Times New Roman"/>
    </w:rPr>
  </w:style>
  <w:style w:type="character" w:customStyle="1" w:styleId="WW8Num17z0">
    <w:name w:val="WW8Num17z0"/>
    <w:rPr>
      <w:rFonts w:ascii="Symbol" w:hAnsi="Symbol" w:cs="Symbol"/>
      <w:sz w:val="20"/>
    </w:rPr>
  </w:style>
  <w:style w:type="character" w:customStyle="1" w:styleId="WW8Num17z1">
    <w:name w:val="WW8Num17z1"/>
    <w:rPr>
      <w:rFonts w:ascii="Courier New" w:hAnsi="Courier New" w:cs="Courier New"/>
      <w:sz w:val="20"/>
    </w:rPr>
  </w:style>
  <w:style w:type="character" w:customStyle="1" w:styleId="WW8Num17z2">
    <w:name w:val="WW8Num17z2"/>
    <w:rPr>
      <w:rFonts w:ascii="Wingdings" w:hAnsi="Wingdings" w:cs="Wingdings"/>
      <w:sz w:val="20"/>
    </w:rPr>
  </w:style>
  <w:style w:type="character" w:customStyle="1" w:styleId="WW8Num19z0">
    <w:name w:val="WW8Num19z0"/>
    <w:rPr>
      <w:rFonts w:cs="Times New Roman"/>
    </w:rPr>
  </w:style>
  <w:style w:type="character" w:customStyle="1" w:styleId="Policepardfaut1">
    <w:name w:val="Police par défaut1"/>
  </w:style>
  <w:style w:type="character" w:styleId="LineNumber">
    <w:name w:val="line number"/>
    <w:basedOn w:val="Policepardfaut1"/>
  </w:style>
  <w:style w:type="character" w:customStyle="1" w:styleId="Retraitcorpsdetexte3Car">
    <w:name w:val="Retrait corps de texte 3 Car"/>
    <w:rPr>
      <w:rFonts w:ascii="Arial" w:eastAsia="Times New Roman" w:hAnsi="Arial" w:cs="Arial"/>
      <w:sz w:val="16"/>
      <w:szCs w:val="16"/>
    </w:rPr>
  </w:style>
  <w:style w:type="character" w:styleId="Hyperlink">
    <w:name w:val="Hyperlink"/>
    <w:uiPriority w:val="99"/>
    <w:rPr>
      <w:color w:val="0000FF"/>
      <w:u w:val="single"/>
    </w:rPr>
  </w:style>
  <w:style w:type="character" w:customStyle="1" w:styleId="TextedebullesCar">
    <w:name w:val="Texte de bulles Car"/>
    <w:rPr>
      <w:rFonts w:ascii="Tahoma" w:eastAsia="Times New Roman" w:hAnsi="Tahoma" w:cs="Tahoma"/>
      <w:sz w:val="16"/>
      <w:szCs w:val="16"/>
    </w:rPr>
  </w:style>
  <w:style w:type="character" w:customStyle="1" w:styleId="Marquedecommentaire1">
    <w:name w:val="Marque de commentaire1"/>
    <w:rPr>
      <w:sz w:val="16"/>
      <w:szCs w:val="16"/>
    </w:rPr>
  </w:style>
  <w:style w:type="character" w:customStyle="1" w:styleId="CommentaireCar">
    <w:name w:val="Commentaire Car"/>
    <w:rPr>
      <w:rFonts w:ascii="Times New Roman" w:eastAsia="Times New Roman" w:hAnsi="Times New Roman" w:cs="Times New Roman"/>
    </w:rPr>
  </w:style>
  <w:style w:type="character" w:customStyle="1" w:styleId="ObjetducommentaireCar">
    <w:name w:val="Objet du commentaire Car"/>
    <w:rPr>
      <w:rFonts w:ascii="Times New Roman" w:eastAsia="Times New Roman" w:hAnsi="Times New Roman" w:cs="Times New Roman"/>
      <w:b/>
      <w:bCs/>
    </w:rPr>
  </w:style>
  <w:style w:type="character" w:styleId="HTMLCite">
    <w:name w:val="HTML Cite"/>
    <w:rPr>
      <w:i/>
      <w:iCs/>
    </w:rPr>
  </w:style>
  <w:style w:type="character" w:customStyle="1" w:styleId="En-tteCar">
    <w:name w:val="En-tête Car"/>
    <w:rPr>
      <w:rFonts w:ascii="Times New Roman" w:eastAsia="Times New Roman" w:hAnsi="Times New Roman" w:cs="Times New Roman"/>
      <w:sz w:val="24"/>
      <w:szCs w:val="24"/>
    </w:rPr>
  </w:style>
  <w:style w:type="character" w:customStyle="1" w:styleId="PieddepageCar">
    <w:name w:val="Pied de page Car"/>
    <w:rPr>
      <w:rFonts w:ascii="Times New Roman" w:eastAsia="Times New Roman" w:hAnsi="Times New Roman" w:cs="Times New Roman"/>
      <w:sz w:val="24"/>
      <w:szCs w:val="24"/>
    </w:rPr>
  </w:style>
  <w:style w:type="character" w:customStyle="1" w:styleId="mediumtext1">
    <w:name w:val="medium_text1"/>
    <w:rPr>
      <w:sz w:val="20"/>
      <w:szCs w:val="20"/>
    </w:rPr>
  </w:style>
  <w:style w:type="character" w:styleId="Emphasis">
    <w:name w:val="Emphasis"/>
    <w:qFormat/>
    <w:rPr>
      <w:b/>
      <w:bCs/>
      <w:i w:val="0"/>
      <w:iCs w:val="0"/>
    </w:rPr>
  </w:style>
  <w:style w:type="character" w:customStyle="1" w:styleId="Titre2Car">
    <w:name w:val="Titre 2 Car"/>
    <w:rPr>
      <w:rFonts w:ascii="Times New Roman" w:eastAsia="Times New Roman" w:hAnsi="Times New Roman" w:cs="Times New Roman"/>
      <w:b/>
      <w:bCs/>
      <w:sz w:val="36"/>
      <w:szCs w:val="36"/>
      <w:lang w:val="es-ES"/>
    </w:rPr>
  </w:style>
  <w:style w:type="character" w:customStyle="1" w:styleId="cit-doi2">
    <w:name w:val="cit-doi2"/>
    <w:basedOn w:val="Policepardfaut1"/>
  </w:style>
  <w:style w:type="character" w:styleId="FollowedHyperlink">
    <w:name w:val="FollowedHyperlink"/>
    <w:uiPriority w:val="99"/>
    <w:rPr>
      <w:color w:val="800080"/>
      <w:u w:val="single"/>
    </w:rPr>
  </w:style>
  <w:style w:type="paragraph" w:customStyle="1" w:styleId="Heading">
    <w:name w:val="Heading"/>
    <w:basedOn w:val="Normal"/>
    <w:next w:val="BodyText"/>
    <w:pPr>
      <w:keepNext/>
      <w:spacing w:before="240" w:after="120"/>
    </w:pPr>
    <w:rPr>
      <w:rFonts w:ascii="Arial" w:eastAsia="Droid Sans Fallback" w:hAnsi="Arial" w:cs="Lohit Hindi"/>
      <w:sz w:val="28"/>
      <w:szCs w:val="28"/>
    </w:rPr>
  </w:style>
  <w:style w:type="paragraph" w:styleId="BodyText">
    <w:name w:val="Body Text"/>
    <w:basedOn w:val="Normal"/>
    <w:pPr>
      <w:spacing w:after="120"/>
    </w:p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customStyle="1" w:styleId="Retraitcorpsdetexte31">
    <w:name w:val="Retrait corps de texte 31"/>
    <w:basedOn w:val="Normal"/>
    <w:pPr>
      <w:spacing w:after="120"/>
      <w:ind w:left="283"/>
    </w:pPr>
    <w:rPr>
      <w:rFonts w:ascii="Arial" w:hAnsi="Arial" w:cs="Arial"/>
      <w:sz w:val="16"/>
      <w:szCs w:val="16"/>
      <w:lang w:val="x-none"/>
    </w:rPr>
  </w:style>
  <w:style w:type="paragraph" w:styleId="BalloonText">
    <w:name w:val="Balloon Text"/>
    <w:basedOn w:val="Normal"/>
    <w:link w:val="BalloonTextChar"/>
    <w:rPr>
      <w:rFonts w:ascii="Tahoma" w:hAnsi="Tahoma"/>
      <w:sz w:val="16"/>
      <w:szCs w:val="16"/>
      <w:lang w:val="x-none"/>
    </w:rPr>
  </w:style>
  <w:style w:type="paragraph" w:customStyle="1" w:styleId="Commentaire1">
    <w:name w:val="Commentaire1"/>
    <w:basedOn w:val="Normal"/>
    <w:rPr>
      <w:sz w:val="20"/>
      <w:szCs w:val="20"/>
      <w:lang w:val="x-none"/>
    </w:rPr>
  </w:style>
  <w:style w:type="paragraph" w:styleId="CommentSubject">
    <w:name w:val="annotation subject"/>
    <w:basedOn w:val="Commentaire1"/>
    <w:next w:val="Commentaire1"/>
    <w:link w:val="CommentSubjectChar"/>
    <w:rPr>
      <w:b/>
      <w:bCs/>
    </w:rPr>
  </w:style>
  <w:style w:type="paragraph" w:styleId="Header">
    <w:name w:val="header"/>
    <w:basedOn w:val="Normal"/>
    <w:pPr>
      <w:tabs>
        <w:tab w:val="center" w:pos="4252"/>
        <w:tab w:val="right" w:pos="8504"/>
      </w:tabs>
    </w:pPr>
    <w:rPr>
      <w:lang w:val="x-none"/>
    </w:rPr>
  </w:style>
  <w:style w:type="paragraph" w:styleId="Footer">
    <w:name w:val="footer"/>
    <w:basedOn w:val="Normal"/>
    <w:pPr>
      <w:tabs>
        <w:tab w:val="center" w:pos="4252"/>
        <w:tab w:val="right" w:pos="8504"/>
      </w:tabs>
    </w:pPr>
    <w:rPr>
      <w:lang w:val="x-none"/>
    </w:rPr>
  </w:style>
  <w:style w:type="paragraph" w:customStyle="1" w:styleId="Revisin1">
    <w:name w:val="Revisión1"/>
    <w:pPr>
      <w:suppressAutoHyphens/>
    </w:pPr>
    <w:rPr>
      <w:sz w:val="24"/>
      <w:szCs w:val="24"/>
      <w:lang w:eastAsia="zh-CN"/>
    </w:rPr>
  </w:style>
  <w:style w:type="paragraph" w:styleId="NormalWeb">
    <w:name w:val="Normal (Web)"/>
    <w:basedOn w:val="Normal"/>
    <w:uiPriority w:val="99"/>
    <w:pPr>
      <w:widowControl w:val="0"/>
      <w:spacing w:line="360" w:lineRule="atLeast"/>
      <w:jc w:val="both"/>
      <w:textAlignment w:val="baseline"/>
    </w:pPr>
    <w:rPr>
      <w:rFonts w:ascii="Verdana" w:eastAsia="SimSun" w:hAnsi="Verdana" w:cs="Verdana"/>
      <w:color w:val="666666"/>
      <w:sz w:val="18"/>
      <w:szCs w:val="18"/>
    </w:rPr>
  </w:style>
  <w:style w:type="paragraph" w:customStyle="1" w:styleId="Listepuces1">
    <w:name w:val="Liste à puces1"/>
    <w:basedOn w:val="Normal"/>
    <w:pPr>
      <w:numPr>
        <w:numId w:val="2"/>
      </w:numPr>
      <w:autoSpaceDE/>
      <w:spacing w:after="200" w:line="276" w:lineRule="auto"/>
    </w:pPr>
    <w:rPr>
      <w:rFonts w:ascii="Calibri" w:eastAsia="Calibri" w:hAnsi="Calibri" w:cs="Calibri"/>
      <w:sz w:val="22"/>
      <w:szCs w:val="22"/>
      <w:lang w:val="es-ES"/>
    </w:rPr>
  </w:style>
  <w:style w:type="paragraph" w:customStyle="1" w:styleId="PargrafodaLista1">
    <w:name w:val="Parágrafo da Lista1"/>
    <w:basedOn w:val="Normal"/>
    <w:pPr>
      <w:autoSpaceDE/>
      <w:spacing w:after="200" w:line="276" w:lineRule="auto"/>
      <w:ind w:left="720"/>
    </w:pPr>
    <w:rPr>
      <w:rFonts w:ascii="Calibri" w:eastAsia="Calibri" w:hAnsi="Calibri" w:cs="Calibri"/>
      <w:sz w:val="22"/>
      <w:szCs w:val="22"/>
      <w:lang w:val="es-ES"/>
    </w:rPr>
  </w:style>
  <w:style w:type="paragraph" w:customStyle="1" w:styleId="Reviso1">
    <w:name w:val="Revisão1"/>
    <w:pPr>
      <w:suppressAutoHyphens/>
    </w:pPr>
    <w:rPr>
      <w:rFonts w:ascii="Calibri" w:eastAsia="Calibri" w:hAnsi="Calibri"/>
      <w:sz w:val="22"/>
      <w:szCs w:val="22"/>
      <w:lang w:eastAsia="zh-CN"/>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CommentReference">
    <w:name w:val="annotation reference"/>
    <w:uiPriority w:val="99"/>
    <w:semiHidden/>
    <w:unhideWhenUsed/>
    <w:rsid w:val="00974766"/>
    <w:rPr>
      <w:sz w:val="16"/>
      <w:szCs w:val="16"/>
    </w:rPr>
  </w:style>
  <w:style w:type="paragraph" w:styleId="CommentText">
    <w:name w:val="annotation text"/>
    <w:basedOn w:val="Normal"/>
    <w:link w:val="CommentTextChar"/>
    <w:uiPriority w:val="99"/>
    <w:unhideWhenUsed/>
    <w:rsid w:val="00974766"/>
    <w:rPr>
      <w:sz w:val="20"/>
      <w:szCs w:val="20"/>
    </w:rPr>
  </w:style>
  <w:style w:type="character" w:customStyle="1" w:styleId="CommentTextChar">
    <w:name w:val="Comment Text Char"/>
    <w:link w:val="CommentText"/>
    <w:uiPriority w:val="99"/>
    <w:rsid w:val="00974766"/>
    <w:rPr>
      <w:lang w:val="en-GB" w:eastAsia="zh-CN"/>
    </w:rPr>
  </w:style>
  <w:style w:type="character" w:customStyle="1" w:styleId="WW8Num2z0">
    <w:name w:val="WW8Num2z0"/>
    <w:rsid w:val="002663B7"/>
    <w:rPr>
      <w:rFonts w:ascii="Symbol" w:hAnsi="Symbol"/>
    </w:rPr>
  </w:style>
  <w:style w:type="character" w:customStyle="1" w:styleId="Absatz-Standardschriftart">
    <w:name w:val="Absatz-Standardschriftart"/>
    <w:rsid w:val="002663B7"/>
  </w:style>
  <w:style w:type="character" w:customStyle="1" w:styleId="WW-Absatz-Standardschriftart">
    <w:name w:val="WW-Absatz-Standardschriftart"/>
    <w:rsid w:val="002663B7"/>
  </w:style>
  <w:style w:type="character" w:customStyle="1" w:styleId="WW-Absatz-Standardschriftart1">
    <w:name w:val="WW-Absatz-Standardschriftart1"/>
    <w:rsid w:val="002663B7"/>
  </w:style>
  <w:style w:type="character" w:customStyle="1" w:styleId="WW-Absatz-Standardschriftart11">
    <w:name w:val="WW-Absatz-Standardschriftart11"/>
    <w:rsid w:val="002663B7"/>
  </w:style>
  <w:style w:type="character" w:customStyle="1" w:styleId="Fuentedeprrafopredeter1">
    <w:name w:val="Fuente de párrafo predeter.1"/>
    <w:rsid w:val="002663B7"/>
  </w:style>
  <w:style w:type="character" w:customStyle="1" w:styleId="Sangra3detindependienteCar">
    <w:name w:val="Sangría 3 de t. independiente Car"/>
    <w:rsid w:val="002663B7"/>
    <w:rPr>
      <w:rFonts w:ascii="Arial" w:eastAsia="Times New Roman" w:hAnsi="Arial"/>
      <w:sz w:val="16"/>
      <w:szCs w:val="16"/>
    </w:rPr>
  </w:style>
  <w:style w:type="character" w:customStyle="1" w:styleId="TextodegloboCar">
    <w:name w:val="Texto de globo Car"/>
    <w:rsid w:val="002663B7"/>
    <w:rPr>
      <w:rFonts w:ascii="Tahoma" w:eastAsia="Times New Roman" w:hAnsi="Tahoma" w:cs="Tahoma"/>
      <w:sz w:val="16"/>
      <w:szCs w:val="16"/>
    </w:rPr>
  </w:style>
  <w:style w:type="character" w:customStyle="1" w:styleId="Refdecomentario1">
    <w:name w:val="Ref. de comentario1"/>
    <w:rsid w:val="002663B7"/>
    <w:rPr>
      <w:sz w:val="16"/>
      <w:szCs w:val="16"/>
    </w:rPr>
  </w:style>
  <w:style w:type="character" w:customStyle="1" w:styleId="AsuntodelcomentarioCar">
    <w:name w:val="Asunto del comentario Car"/>
    <w:rsid w:val="002663B7"/>
    <w:rPr>
      <w:rFonts w:ascii="Times New Roman" w:eastAsia="Times New Roman" w:hAnsi="Times New Roman"/>
      <w:b/>
      <w:bCs/>
    </w:rPr>
  </w:style>
  <w:style w:type="character" w:customStyle="1" w:styleId="CitaHTML1">
    <w:name w:val="Cita HTML1"/>
    <w:rsid w:val="002663B7"/>
    <w:rPr>
      <w:i/>
      <w:iCs/>
    </w:rPr>
  </w:style>
  <w:style w:type="character" w:customStyle="1" w:styleId="EncabezadoCar">
    <w:name w:val="Encabezado Car"/>
    <w:rsid w:val="002663B7"/>
    <w:rPr>
      <w:rFonts w:ascii="Times New Roman" w:eastAsia="Times New Roman" w:hAnsi="Times New Roman"/>
      <w:sz w:val="24"/>
      <w:szCs w:val="24"/>
    </w:rPr>
  </w:style>
  <w:style w:type="character" w:customStyle="1" w:styleId="PiedepginaCar">
    <w:name w:val="Pie de página Car"/>
    <w:uiPriority w:val="99"/>
    <w:rsid w:val="002663B7"/>
    <w:rPr>
      <w:rFonts w:ascii="Times New Roman" w:eastAsia="Times New Roman" w:hAnsi="Times New Roman"/>
      <w:sz w:val="24"/>
      <w:szCs w:val="24"/>
    </w:rPr>
  </w:style>
  <w:style w:type="character" w:customStyle="1" w:styleId="Ttulo2Car">
    <w:name w:val="Título 2 Car"/>
    <w:rsid w:val="002663B7"/>
    <w:rPr>
      <w:rFonts w:ascii="Times New Roman" w:eastAsia="Times New Roman" w:hAnsi="Times New Roman"/>
      <w:b/>
      <w:bCs/>
      <w:sz w:val="36"/>
      <w:szCs w:val="36"/>
      <w:lang w:val="es-ES"/>
    </w:rPr>
  </w:style>
  <w:style w:type="character" w:customStyle="1" w:styleId="st">
    <w:name w:val="st"/>
    <w:rsid w:val="002663B7"/>
  </w:style>
  <w:style w:type="paragraph" w:customStyle="1" w:styleId="Titre">
    <w:name w:val="Titre"/>
    <w:basedOn w:val="Normal"/>
    <w:next w:val="BodyText"/>
    <w:rsid w:val="002663B7"/>
    <w:pPr>
      <w:keepNext/>
      <w:spacing w:before="240" w:after="120"/>
    </w:pPr>
    <w:rPr>
      <w:rFonts w:ascii="Arial" w:eastAsia="Microsoft YaHei" w:hAnsi="Arial" w:cs="Mangal"/>
      <w:sz w:val="28"/>
      <w:szCs w:val="28"/>
      <w:lang w:eastAsia="ar-SA"/>
    </w:rPr>
  </w:style>
  <w:style w:type="paragraph" w:customStyle="1" w:styleId="Lgende">
    <w:name w:val="Légende"/>
    <w:basedOn w:val="Normal"/>
    <w:rsid w:val="002663B7"/>
    <w:pPr>
      <w:suppressLineNumbers/>
      <w:spacing w:before="120" w:after="120"/>
    </w:pPr>
    <w:rPr>
      <w:rFonts w:cs="Mangal"/>
      <w:i/>
      <w:iCs/>
      <w:lang w:eastAsia="ar-SA"/>
    </w:rPr>
  </w:style>
  <w:style w:type="paragraph" w:customStyle="1" w:styleId="Sangra3detindependiente1">
    <w:name w:val="Sangría 3 de t. independiente1"/>
    <w:basedOn w:val="Normal"/>
    <w:rsid w:val="002663B7"/>
    <w:pPr>
      <w:spacing w:after="120"/>
      <w:ind w:left="283"/>
    </w:pPr>
    <w:rPr>
      <w:rFonts w:ascii="Arial" w:hAnsi="Arial" w:cs="Calibri"/>
      <w:sz w:val="16"/>
      <w:szCs w:val="16"/>
      <w:lang w:val="x-none" w:eastAsia="ar-SA"/>
    </w:rPr>
  </w:style>
  <w:style w:type="paragraph" w:customStyle="1" w:styleId="Textodeglobo1">
    <w:name w:val="Texto de globo1"/>
    <w:basedOn w:val="Normal"/>
    <w:rsid w:val="002663B7"/>
    <w:rPr>
      <w:rFonts w:ascii="Tahoma" w:hAnsi="Tahoma" w:cs="Calibri"/>
      <w:sz w:val="16"/>
      <w:szCs w:val="16"/>
      <w:lang w:val="x-none" w:eastAsia="ar-SA"/>
    </w:rPr>
  </w:style>
  <w:style w:type="paragraph" w:customStyle="1" w:styleId="Textocomentario1">
    <w:name w:val="Texto comentario1"/>
    <w:basedOn w:val="Normal"/>
    <w:rsid w:val="002663B7"/>
    <w:rPr>
      <w:rFonts w:cs="Calibri"/>
      <w:sz w:val="20"/>
      <w:szCs w:val="20"/>
      <w:lang w:val="x-none" w:eastAsia="ar-SA"/>
    </w:rPr>
  </w:style>
  <w:style w:type="paragraph" w:customStyle="1" w:styleId="Asuntodelcomentario1">
    <w:name w:val="Asunto del comentario1"/>
    <w:basedOn w:val="Textocomentario1"/>
    <w:next w:val="Textocomentario1"/>
    <w:rsid w:val="002663B7"/>
    <w:rPr>
      <w:b/>
      <w:bCs/>
    </w:rPr>
  </w:style>
  <w:style w:type="paragraph" w:customStyle="1" w:styleId="ColorfulShading-Accent11">
    <w:name w:val="Colorful Shading - Accent 11"/>
    <w:rsid w:val="002663B7"/>
    <w:pPr>
      <w:suppressAutoHyphens/>
    </w:pPr>
    <w:rPr>
      <w:rFonts w:cs="Calibri"/>
      <w:sz w:val="24"/>
      <w:szCs w:val="24"/>
      <w:lang w:eastAsia="ar-SA"/>
    </w:rPr>
  </w:style>
  <w:style w:type="paragraph" w:customStyle="1" w:styleId="Listaconvietas1">
    <w:name w:val="Lista con viñetas1"/>
    <w:basedOn w:val="Normal"/>
    <w:rsid w:val="002663B7"/>
    <w:pPr>
      <w:tabs>
        <w:tab w:val="num" w:pos="360"/>
      </w:tabs>
      <w:autoSpaceDE/>
      <w:spacing w:after="200" w:line="276" w:lineRule="auto"/>
      <w:ind w:left="360" w:hanging="360"/>
    </w:pPr>
    <w:rPr>
      <w:rFonts w:ascii="Calibri" w:eastAsia="Calibri" w:hAnsi="Calibri" w:cs="Calibri"/>
      <w:sz w:val="22"/>
      <w:szCs w:val="22"/>
      <w:lang w:val="es-ES" w:eastAsia="ar-SA"/>
    </w:rPr>
  </w:style>
  <w:style w:type="paragraph" w:customStyle="1" w:styleId="PargrafodaLista2">
    <w:name w:val="Parágrafo da Lista2"/>
    <w:basedOn w:val="Normal"/>
    <w:rsid w:val="002663B7"/>
    <w:pPr>
      <w:autoSpaceDE/>
      <w:spacing w:after="200" w:line="276" w:lineRule="auto"/>
      <w:ind w:left="720"/>
    </w:pPr>
    <w:rPr>
      <w:rFonts w:ascii="Calibri" w:eastAsia="Calibri" w:hAnsi="Calibri" w:cs="Calibri"/>
      <w:sz w:val="22"/>
      <w:szCs w:val="22"/>
      <w:lang w:val="es-ES" w:eastAsia="ar-SA"/>
    </w:rPr>
  </w:style>
  <w:style w:type="paragraph" w:customStyle="1" w:styleId="Reviso2">
    <w:name w:val="Revisão2"/>
    <w:rsid w:val="002663B7"/>
    <w:pPr>
      <w:suppressAutoHyphens/>
    </w:pPr>
    <w:rPr>
      <w:rFonts w:ascii="Calibri" w:eastAsia="Calibri" w:hAnsi="Calibri" w:cs="Calibri"/>
      <w:sz w:val="22"/>
      <w:szCs w:val="22"/>
      <w:lang w:eastAsia="ar-SA"/>
    </w:rPr>
  </w:style>
  <w:style w:type="paragraph" w:customStyle="1" w:styleId="Contenudetableau">
    <w:name w:val="Contenu de tableau"/>
    <w:basedOn w:val="Normal"/>
    <w:rsid w:val="002663B7"/>
    <w:pPr>
      <w:suppressLineNumbers/>
    </w:pPr>
    <w:rPr>
      <w:rFonts w:cs="Calibri"/>
      <w:lang w:eastAsia="ar-SA"/>
    </w:rPr>
  </w:style>
  <w:style w:type="paragraph" w:customStyle="1" w:styleId="Titredetableau">
    <w:name w:val="Titre de tableau"/>
    <w:basedOn w:val="Contenudetableau"/>
    <w:rsid w:val="002663B7"/>
    <w:pPr>
      <w:jc w:val="center"/>
    </w:pPr>
    <w:rPr>
      <w:b/>
      <w:bCs/>
    </w:rPr>
  </w:style>
  <w:style w:type="paragraph" w:customStyle="1" w:styleId="Contenuducadre">
    <w:name w:val="Contenu du cadre"/>
    <w:basedOn w:val="BodyText"/>
    <w:rsid w:val="002663B7"/>
    <w:rPr>
      <w:rFonts w:cs="Calibri"/>
      <w:lang w:eastAsia="ar-SA"/>
    </w:rPr>
  </w:style>
  <w:style w:type="character" w:customStyle="1" w:styleId="BalloonTextChar">
    <w:name w:val="Balloon Text Char"/>
    <w:link w:val="BalloonText"/>
    <w:uiPriority w:val="99"/>
    <w:rsid w:val="002663B7"/>
    <w:rPr>
      <w:rFonts w:ascii="Tahoma" w:hAnsi="Tahoma" w:cs="Tahoma"/>
      <w:sz w:val="16"/>
      <w:szCs w:val="16"/>
      <w:lang w:val="x-none" w:eastAsia="zh-CN"/>
    </w:rPr>
  </w:style>
  <w:style w:type="character" w:customStyle="1" w:styleId="TextocomentarioCar1">
    <w:name w:val="Texto comentario Car1"/>
    <w:uiPriority w:val="99"/>
    <w:semiHidden/>
    <w:rsid w:val="002663B7"/>
    <w:rPr>
      <w:rFonts w:cs="Calibri"/>
      <w:lang w:eastAsia="ar-SA"/>
    </w:rPr>
  </w:style>
  <w:style w:type="character" w:customStyle="1" w:styleId="CommentSubjectChar">
    <w:name w:val="Comment Subject Char"/>
    <w:link w:val="CommentSubject"/>
    <w:uiPriority w:val="99"/>
    <w:rsid w:val="002663B7"/>
    <w:rPr>
      <w:b/>
      <w:bCs/>
      <w:lang w:val="x-none" w:eastAsia="zh-CN"/>
    </w:rPr>
  </w:style>
  <w:style w:type="paragraph" w:customStyle="1" w:styleId="Sombreadovistoso-nfasis11">
    <w:name w:val="Sombreado vistoso - Énfasis 11"/>
    <w:hidden/>
    <w:semiHidden/>
    <w:rsid w:val="00C65BD9"/>
    <w:rPr>
      <w:sz w:val="24"/>
      <w:szCs w:val="24"/>
      <w:lang w:val="en-GB" w:eastAsia="zh-CN"/>
    </w:rPr>
  </w:style>
  <w:style w:type="paragraph" w:styleId="Title">
    <w:name w:val="Title"/>
    <w:basedOn w:val="Normal"/>
    <w:next w:val="Normal"/>
    <w:link w:val="TitleChar"/>
    <w:uiPriority w:val="10"/>
    <w:qFormat/>
    <w:rsid w:val="009D042B"/>
    <w:pPr>
      <w:spacing w:before="240" w:after="60"/>
      <w:jc w:val="center"/>
      <w:outlineLvl w:val="0"/>
    </w:pPr>
    <w:rPr>
      <w:rFonts w:ascii="Cambria" w:hAnsi="Cambria"/>
      <w:b/>
      <w:bCs/>
      <w:kern w:val="28"/>
      <w:sz w:val="32"/>
      <w:szCs w:val="32"/>
    </w:rPr>
  </w:style>
  <w:style w:type="character" w:customStyle="1" w:styleId="TitleChar">
    <w:name w:val="Title Char"/>
    <w:link w:val="Title"/>
    <w:uiPriority w:val="10"/>
    <w:rsid w:val="009D042B"/>
    <w:rPr>
      <w:rFonts w:ascii="Cambria" w:eastAsia="Times New Roman" w:hAnsi="Cambria" w:cs="Times New Roman"/>
      <w:b/>
      <w:bCs/>
      <w:kern w:val="28"/>
      <w:sz w:val="32"/>
      <w:szCs w:val="32"/>
      <w:lang w:val="en-GB" w:eastAsia="zh-CN"/>
    </w:rPr>
  </w:style>
  <w:style w:type="paragraph" w:customStyle="1" w:styleId="1">
    <w:name w:val="1"/>
    <w:basedOn w:val="Normal"/>
    <w:next w:val="Normal"/>
    <w:uiPriority w:val="10"/>
    <w:qFormat/>
    <w:rsid w:val="003A19B7"/>
    <w:pPr>
      <w:spacing w:before="240" w:after="60"/>
      <w:jc w:val="center"/>
      <w:outlineLvl w:val="0"/>
    </w:pPr>
    <w:rPr>
      <w:rFonts w:ascii="Cambria" w:hAnsi="Cambria"/>
      <w:b/>
      <w:bCs/>
      <w:kern w:val="28"/>
      <w:sz w:val="32"/>
      <w:szCs w:val="32"/>
    </w:rPr>
  </w:style>
  <w:style w:type="paragraph" w:customStyle="1" w:styleId="xl65">
    <w:name w:val="xl65"/>
    <w:basedOn w:val="Normal"/>
    <w:rsid w:val="00071FCC"/>
    <w:pPr>
      <w:suppressAutoHyphens w:val="0"/>
      <w:autoSpaceDE/>
      <w:spacing w:before="100" w:beforeAutospacing="1" w:after="100" w:afterAutospacing="1" w:line="240" w:lineRule="auto"/>
    </w:pPr>
    <w:rPr>
      <w:rFonts w:ascii="Arial" w:hAnsi="Arial" w:cs="Arial"/>
      <w:sz w:val="20"/>
      <w:szCs w:val="20"/>
      <w:lang w:val="ca-ES" w:eastAsia="ca-ES"/>
    </w:rPr>
  </w:style>
  <w:style w:type="paragraph" w:customStyle="1" w:styleId="xl66">
    <w:name w:val="xl66"/>
    <w:basedOn w:val="Normal"/>
    <w:rsid w:val="00071FCC"/>
    <w:pPr>
      <w:pBdr>
        <w:top w:val="single" w:sz="4" w:space="0" w:color="auto"/>
        <w:bottom w:val="single" w:sz="4" w:space="0" w:color="auto"/>
      </w:pBdr>
      <w:suppressAutoHyphens w:val="0"/>
      <w:autoSpaceDE/>
      <w:spacing w:before="100" w:beforeAutospacing="1" w:after="100" w:afterAutospacing="1" w:line="240" w:lineRule="auto"/>
    </w:pPr>
    <w:rPr>
      <w:rFonts w:ascii="Arial" w:hAnsi="Arial" w:cs="Arial"/>
      <w:sz w:val="20"/>
      <w:szCs w:val="20"/>
      <w:lang w:val="ca-ES" w:eastAsia="ca-ES"/>
    </w:rPr>
  </w:style>
  <w:style w:type="paragraph" w:customStyle="1" w:styleId="xl67">
    <w:name w:val="xl67"/>
    <w:basedOn w:val="Normal"/>
    <w:rsid w:val="00071FCC"/>
    <w:pPr>
      <w:pBdr>
        <w:top w:val="single" w:sz="4" w:space="0" w:color="auto"/>
        <w:bottom w:val="single" w:sz="4" w:space="0" w:color="auto"/>
      </w:pBdr>
      <w:suppressAutoHyphens w:val="0"/>
      <w:autoSpaceDE/>
      <w:spacing w:before="100" w:beforeAutospacing="1" w:after="100" w:afterAutospacing="1" w:line="240" w:lineRule="auto"/>
      <w:jc w:val="center"/>
    </w:pPr>
    <w:rPr>
      <w:rFonts w:ascii="Arial" w:hAnsi="Arial" w:cs="Arial"/>
      <w:sz w:val="20"/>
      <w:szCs w:val="20"/>
      <w:lang w:val="ca-ES" w:eastAsia="ca-ES"/>
    </w:rPr>
  </w:style>
  <w:style w:type="paragraph" w:customStyle="1" w:styleId="xl68">
    <w:name w:val="xl68"/>
    <w:basedOn w:val="Normal"/>
    <w:rsid w:val="00071FCC"/>
    <w:pPr>
      <w:suppressAutoHyphens w:val="0"/>
      <w:autoSpaceDE/>
      <w:spacing w:before="100" w:beforeAutospacing="1" w:after="100" w:afterAutospacing="1" w:line="240" w:lineRule="auto"/>
      <w:jc w:val="center"/>
    </w:pPr>
    <w:rPr>
      <w:rFonts w:ascii="Arial" w:hAnsi="Arial" w:cs="Arial"/>
      <w:sz w:val="20"/>
      <w:szCs w:val="20"/>
      <w:lang w:val="ca-ES" w:eastAsia="ca-ES"/>
    </w:rPr>
  </w:style>
  <w:style w:type="paragraph" w:customStyle="1" w:styleId="xl69">
    <w:name w:val="xl69"/>
    <w:basedOn w:val="Normal"/>
    <w:rsid w:val="00071FCC"/>
    <w:pPr>
      <w:pBdr>
        <w:bottom w:val="single" w:sz="4" w:space="0" w:color="auto"/>
      </w:pBdr>
      <w:suppressAutoHyphens w:val="0"/>
      <w:autoSpaceDE/>
      <w:spacing w:before="100" w:beforeAutospacing="1" w:after="100" w:afterAutospacing="1" w:line="240" w:lineRule="auto"/>
    </w:pPr>
    <w:rPr>
      <w:rFonts w:ascii="Arial" w:hAnsi="Arial" w:cs="Arial"/>
      <w:sz w:val="20"/>
      <w:szCs w:val="20"/>
      <w:lang w:val="ca-ES" w:eastAsia="ca-ES"/>
    </w:rPr>
  </w:style>
  <w:style w:type="paragraph" w:customStyle="1" w:styleId="xl70">
    <w:name w:val="xl70"/>
    <w:basedOn w:val="Normal"/>
    <w:rsid w:val="00071FCC"/>
    <w:pPr>
      <w:pBdr>
        <w:bottom w:val="single" w:sz="4" w:space="0" w:color="auto"/>
      </w:pBdr>
      <w:suppressAutoHyphens w:val="0"/>
      <w:autoSpaceDE/>
      <w:spacing w:before="100" w:beforeAutospacing="1" w:after="100" w:afterAutospacing="1" w:line="240" w:lineRule="auto"/>
      <w:jc w:val="center"/>
    </w:pPr>
    <w:rPr>
      <w:rFonts w:ascii="Arial" w:hAnsi="Arial" w:cs="Arial"/>
      <w:sz w:val="20"/>
      <w:szCs w:val="20"/>
      <w:lang w:val="ca-ES" w:eastAsia="ca-ES"/>
    </w:rPr>
  </w:style>
  <w:style w:type="paragraph" w:customStyle="1" w:styleId="xl71">
    <w:name w:val="xl71"/>
    <w:basedOn w:val="Normal"/>
    <w:rsid w:val="00071FCC"/>
    <w:pPr>
      <w:pBdr>
        <w:bottom w:val="single" w:sz="4" w:space="0" w:color="auto"/>
      </w:pBdr>
      <w:suppressAutoHyphens w:val="0"/>
      <w:autoSpaceDE/>
      <w:spacing w:before="100" w:beforeAutospacing="1" w:after="100" w:afterAutospacing="1" w:line="240" w:lineRule="auto"/>
      <w:jc w:val="center"/>
    </w:pPr>
    <w:rPr>
      <w:rFonts w:ascii="Arial" w:hAnsi="Arial" w:cs="Arial"/>
      <w:b/>
      <w:bCs/>
      <w:sz w:val="20"/>
      <w:szCs w:val="20"/>
      <w:lang w:val="ca-ES" w:eastAsia="ca-ES"/>
    </w:rPr>
  </w:style>
  <w:style w:type="paragraph" w:customStyle="1" w:styleId="xl72">
    <w:name w:val="xl72"/>
    <w:basedOn w:val="Normal"/>
    <w:rsid w:val="00071FCC"/>
    <w:pPr>
      <w:suppressAutoHyphens w:val="0"/>
      <w:autoSpaceDE/>
      <w:spacing w:before="100" w:beforeAutospacing="1" w:after="100" w:afterAutospacing="1" w:line="240" w:lineRule="auto"/>
      <w:jc w:val="center"/>
    </w:pPr>
    <w:rPr>
      <w:rFonts w:ascii="Arial" w:hAnsi="Arial" w:cs="Arial"/>
      <w:b/>
      <w:bCs/>
      <w:sz w:val="20"/>
      <w:szCs w:val="20"/>
      <w:lang w:val="ca-ES" w:eastAsia="ca-ES"/>
    </w:rPr>
  </w:style>
  <w:style w:type="paragraph" w:styleId="Revision">
    <w:name w:val="Revision"/>
    <w:hidden/>
    <w:uiPriority w:val="71"/>
    <w:rsid w:val="009C50BA"/>
    <w:rPr>
      <w:sz w:val="24"/>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507975">
      <w:bodyDiv w:val="1"/>
      <w:marLeft w:val="0"/>
      <w:marRight w:val="0"/>
      <w:marTop w:val="0"/>
      <w:marBottom w:val="0"/>
      <w:divBdr>
        <w:top w:val="none" w:sz="0" w:space="0" w:color="auto"/>
        <w:left w:val="none" w:sz="0" w:space="0" w:color="auto"/>
        <w:bottom w:val="none" w:sz="0" w:space="0" w:color="auto"/>
        <w:right w:val="none" w:sz="0" w:space="0" w:color="auto"/>
      </w:divBdr>
    </w:div>
    <w:div w:id="223487540">
      <w:bodyDiv w:val="1"/>
      <w:marLeft w:val="0"/>
      <w:marRight w:val="0"/>
      <w:marTop w:val="0"/>
      <w:marBottom w:val="0"/>
      <w:divBdr>
        <w:top w:val="none" w:sz="0" w:space="0" w:color="auto"/>
        <w:left w:val="none" w:sz="0" w:space="0" w:color="auto"/>
        <w:bottom w:val="none" w:sz="0" w:space="0" w:color="auto"/>
        <w:right w:val="none" w:sz="0" w:space="0" w:color="auto"/>
      </w:divBdr>
    </w:div>
    <w:div w:id="290212602">
      <w:bodyDiv w:val="1"/>
      <w:marLeft w:val="0"/>
      <w:marRight w:val="0"/>
      <w:marTop w:val="0"/>
      <w:marBottom w:val="0"/>
      <w:divBdr>
        <w:top w:val="none" w:sz="0" w:space="0" w:color="auto"/>
        <w:left w:val="none" w:sz="0" w:space="0" w:color="auto"/>
        <w:bottom w:val="none" w:sz="0" w:space="0" w:color="auto"/>
        <w:right w:val="none" w:sz="0" w:space="0" w:color="auto"/>
      </w:divBdr>
    </w:div>
    <w:div w:id="308484019">
      <w:bodyDiv w:val="1"/>
      <w:marLeft w:val="0"/>
      <w:marRight w:val="0"/>
      <w:marTop w:val="0"/>
      <w:marBottom w:val="0"/>
      <w:divBdr>
        <w:top w:val="none" w:sz="0" w:space="0" w:color="auto"/>
        <w:left w:val="none" w:sz="0" w:space="0" w:color="auto"/>
        <w:bottom w:val="none" w:sz="0" w:space="0" w:color="auto"/>
        <w:right w:val="none" w:sz="0" w:space="0" w:color="auto"/>
      </w:divBdr>
    </w:div>
    <w:div w:id="349719750">
      <w:bodyDiv w:val="1"/>
      <w:marLeft w:val="0"/>
      <w:marRight w:val="0"/>
      <w:marTop w:val="0"/>
      <w:marBottom w:val="0"/>
      <w:divBdr>
        <w:top w:val="none" w:sz="0" w:space="0" w:color="auto"/>
        <w:left w:val="none" w:sz="0" w:space="0" w:color="auto"/>
        <w:bottom w:val="none" w:sz="0" w:space="0" w:color="auto"/>
        <w:right w:val="none" w:sz="0" w:space="0" w:color="auto"/>
      </w:divBdr>
    </w:div>
    <w:div w:id="409276262">
      <w:bodyDiv w:val="1"/>
      <w:marLeft w:val="0"/>
      <w:marRight w:val="0"/>
      <w:marTop w:val="0"/>
      <w:marBottom w:val="0"/>
      <w:divBdr>
        <w:top w:val="none" w:sz="0" w:space="0" w:color="auto"/>
        <w:left w:val="none" w:sz="0" w:space="0" w:color="auto"/>
        <w:bottom w:val="none" w:sz="0" w:space="0" w:color="auto"/>
        <w:right w:val="none" w:sz="0" w:space="0" w:color="auto"/>
      </w:divBdr>
    </w:div>
    <w:div w:id="647586856">
      <w:bodyDiv w:val="1"/>
      <w:marLeft w:val="0"/>
      <w:marRight w:val="0"/>
      <w:marTop w:val="0"/>
      <w:marBottom w:val="0"/>
      <w:divBdr>
        <w:top w:val="none" w:sz="0" w:space="0" w:color="auto"/>
        <w:left w:val="none" w:sz="0" w:space="0" w:color="auto"/>
        <w:bottom w:val="none" w:sz="0" w:space="0" w:color="auto"/>
        <w:right w:val="none" w:sz="0" w:space="0" w:color="auto"/>
      </w:divBdr>
    </w:div>
    <w:div w:id="660162769">
      <w:bodyDiv w:val="1"/>
      <w:marLeft w:val="0"/>
      <w:marRight w:val="0"/>
      <w:marTop w:val="0"/>
      <w:marBottom w:val="0"/>
      <w:divBdr>
        <w:top w:val="none" w:sz="0" w:space="0" w:color="auto"/>
        <w:left w:val="none" w:sz="0" w:space="0" w:color="auto"/>
        <w:bottom w:val="none" w:sz="0" w:space="0" w:color="auto"/>
        <w:right w:val="none" w:sz="0" w:space="0" w:color="auto"/>
      </w:divBdr>
    </w:div>
    <w:div w:id="669873923">
      <w:bodyDiv w:val="1"/>
      <w:marLeft w:val="0"/>
      <w:marRight w:val="0"/>
      <w:marTop w:val="0"/>
      <w:marBottom w:val="0"/>
      <w:divBdr>
        <w:top w:val="none" w:sz="0" w:space="0" w:color="auto"/>
        <w:left w:val="none" w:sz="0" w:space="0" w:color="auto"/>
        <w:bottom w:val="none" w:sz="0" w:space="0" w:color="auto"/>
        <w:right w:val="none" w:sz="0" w:space="0" w:color="auto"/>
      </w:divBdr>
    </w:div>
    <w:div w:id="716203586">
      <w:bodyDiv w:val="1"/>
      <w:marLeft w:val="0"/>
      <w:marRight w:val="0"/>
      <w:marTop w:val="0"/>
      <w:marBottom w:val="0"/>
      <w:divBdr>
        <w:top w:val="none" w:sz="0" w:space="0" w:color="auto"/>
        <w:left w:val="none" w:sz="0" w:space="0" w:color="auto"/>
        <w:bottom w:val="none" w:sz="0" w:space="0" w:color="auto"/>
        <w:right w:val="none" w:sz="0" w:space="0" w:color="auto"/>
      </w:divBdr>
    </w:div>
    <w:div w:id="892547396">
      <w:bodyDiv w:val="1"/>
      <w:marLeft w:val="0"/>
      <w:marRight w:val="0"/>
      <w:marTop w:val="0"/>
      <w:marBottom w:val="0"/>
      <w:divBdr>
        <w:top w:val="none" w:sz="0" w:space="0" w:color="auto"/>
        <w:left w:val="none" w:sz="0" w:space="0" w:color="auto"/>
        <w:bottom w:val="none" w:sz="0" w:space="0" w:color="auto"/>
        <w:right w:val="none" w:sz="0" w:space="0" w:color="auto"/>
      </w:divBdr>
    </w:div>
    <w:div w:id="1186408876">
      <w:bodyDiv w:val="1"/>
      <w:marLeft w:val="0"/>
      <w:marRight w:val="0"/>
      <w:marTop w:val="0"/>
      <w:marBottom w:val="0"/>
      <w:divBdr>
        <w:top w:val="none" w:sz="0" w:space="0" w:color="auto"/>
        <w:left w:val="none" w:sz="0" w:space="0" w:color="auto"/>
        <w:bottom w:val="none" w:sz="0" w:space="0" w:color="auto"/>
        <w:right w:val="none" w:sz="0" w:space="0" w:color="auto"/>
      </w:divBdr>
    </w:div>
    <w:div w:id="1395006386">
      <w:marLeft w:val="0"/>
      <w:marRight w:val="0"/>
      <w:marTop w:val="0"/>
      <w:marBottom w:val="0"/>
      <w:divBdr>
        <w:top w:val="none" w:sz="0" w:space="0" w:color="auto"/>
        <w:left w:val="none" w:sz="0" w:space="0" w:color="auto"/>
        <w:bottom w:val="none" w:sz="0" w:space="0" w:color="auto"/>
        <w:right w:val="none" w:sz="0" w:space="0" w:color="auto"/>
      </w:divBdr>
      <w:divsChild>
        <w:div w:id="1432581791">
          <w:marLeft w:val="0"/>
          <w:marRight w:val="0"/>
          <w:marTop w:val="0"/>
          <w:marBottom w:val="0"/>
          <w:divBdr>
            <w:top w:val="none" w:sz="0" w:space="0" w:color="auto"/>
            <w:left w:val="none" w:sz="0" w:space="0" w:color="auto"/>
            <w:bottom w:val="none" w:sz="0" w:space="0" w:color="auto"/>
            <w:right w:val="none" w:sz="0" w:space="0" w:color="auto"/>
          </w:divBdr>
          <w:divsChild>
            <w:div w:id="703093922">
              <w:marLeft w:val="0"/>
              <w:marRight w:val="0"/>
              <w:marTop w:val="0"/>
              <w:marBottom w:val="0"/>
              <w:divBdr>
                <w:top w:val="none" w:sz="0" w:space="0" w:color="auto"/>
                <w:left w:val="none" w:sz="0" w:space="0" w:color="auto"/>
                <w:bottom w:val="none" w:sz="0" w:space="0" w:color="auto"/>
                <w:right w:val="none" w:sz="0" w:space="0" w:color="auto"/>
              </w:divBdr>
              <w:divsChild>
                <w:div w:id="1394236531">
                  <w:marLeft w:val="0"/>
                  <w:marRight w:val="0"/>
                  <w:marTop w:val="0"/>
                  <w:marBottom w:val="0"/>
                  <w:divBdr>
                    <w:top w:val="none" w:sz="0" w:space="0" w:color="auto"/>
                    <w:left w:val="none" w:sz="0" w:space="0" w:color="auto"/>
                    <w:bottom w:val="none" w:sz="0" w:space="0" w:color="auto"/>
                    <w:right w:val="none" w:sz="0" w:space="0" w:color="auto"/>
                  </w:divBdr>
                  <w:divsChild>
                    <w:div w:id="1502702128">
                      <w:marLeft w:val="0"/>
                      <w:marRight w:val="0"/>
                      <w:marTop w:val="0"/>
                      <w:marBottom w:val="0"/>
                      <w:divBdr>
                        <w:top w:val="none" w:sz="0" w:space="0" w:color="auto"/>
                        <w:left w:val="none" w:sz="0" w:space="0" w:color="auto"/>
                        <w:bottom w:val="none" w:sz="0" w:space="0" w:color="auto"/>
                        <w:right w:val="none" w:sz="0" w:space="0" w:color="auto"/>
                      </w:divBdr>
                      <w:divsChild>
                        <w:div w:id="329676922">
                          <w:marLeft w:val="0"/>
                          <w:marRight w:val="0"/>
                          <w:marTop w:val="0"/>
                          <w:marBottom w:val="0"/>
                          <w:divBdr>
                            <w:top w:val="none" w:sz="0" w:space="0" w:color="auto"/>
                            <w:left w:val="none" w:sz="0" w:space="0" w:color="auto"/>
                            <w:bottom w:val="none" w:sz="0" w:space="0" w:color="auto"/>
                            <w:right w:val="none" w:sz="0" w:space="0" w:color="auto"/>
                          </w:divBdr>
                          <w:divsChild>
                            <w:div w:id="1374886582">
                              <w:marLeft w:val="0"/>
                              <w:marRight w:val="0"/>
                              <w:marTop w:val="0"/>
                              <w:marBottom w:val="0"/>
                              <w:divBdr>
                                <w:top w:val="none" w:sz="0" w:space="0" w:color="auto"/>
                                <w:left w:val="none" w:sz="0" w:space="0" w:color="auto"/>
                                <w:bottom w:val="none" w:sz="0" w:space="0" w:color="auto"/>
                                <w:right w:val="none" w:sz="0" w:space="0" w:color="auto"/>
                              </w:divBdr>
                              <w:divsChild>
                                <w:div w:id="1760519976">
                                  <w:marLeft w:val="0"/>
                                  <w:marRight w:val="0"/>
                                  <w:marTop w:val="0"/>
                                  <w:marBottom w:val="0"/>
                                  <w:divBdr>
                                    <w:top w:val="none" w:sz="0" w:space="0" w:color="auto"/>
                                    <w:left w:val="none" w:sz="0" w:space="0" w:color="auto"/>
                                    <w:bottom w:val="none" w:sz="0" w:space="0" w:color="auto"/>
                                    <w:right w:val="none" w:sz="0" w:space="0" w:color="auto"/>
                                  </w:divBdr>
                                  <w:divsChild>
                                    <w:div w:id="1474561997">
                                      <w:marLeft w:val="0"/>
                                      <w:marRight w:val="0"/>
                                      <w:marTop w:val="0"/>
                                      <w:marBottom w:val="0"/>
                                      <w:divBdr>
                                        <w:top w:val="none" w:sz="0" w:space="0" w:color="auto"/>
                                        <w:left w:val="none" w:sz="0" w:space="0" w:color="auto"/>
                                        <w:bottom w:val="none" w:sz="0" w:space="0" w:color="auto"/>
                                        <w:right w:val="none" w:sz="0" w:space="0" w:color="auto"/>
                                      </w:divBdr>
                                      <w:divsChild>
                                        <w:div w:id="1016729092">
                                          <w:marLeft w:val="0"/>
                                          <w:marRight w:val="0"/>
                                          <w:marTop w:val="0"/>
                                          <w:marBottom w:val="0"/>
                                          <w:divBdr>
                                            <w:top w:val="none" w:sz="0" w:space="0" w:color="auto"/>
                                            <w:left w:val="none" w:sz="0" w:space="0" w:color="auto"/>
                                            <w:bottom w:val="none" w:sz="0" w:space="0" w:color="auto"/>
                                            <w:right w:val="none" w:sz="0" w:space="0" w:color="auto"/>
                                          </w:divBdr>
                                          <w:divsChild>
                                            <w:div w:id="110512874">
                                              <w:marLeft w:val="0"/>
                                              <w:marRight w:val="0"/>
                                              <w:marTop w:val="0"/>
                                              <w:marBottom w:val="0"/>
                                              <w:divBdr>
                                                <w:top w:val="none" w:sz="0" w:space="0" w:color="auto"/>
                                                <w:left w:val="none" w:sz="0" w:space="0" w:color="auto"/>
                                                <w:bottom w:val="none" w:sz="0" w:space="0" w:color="auto"/>
                                                <w:right w:val="none" w:sz="0" w:space="0" w:color="auto"/>
                                              </w:divBdr>
                                              <w:divsChild>
                                                <w:div w:id="2065447198">
                                                  <w:marLeft w:val="0"/>
                                                  <w:marRight w:val="0"/>
                                                  <w:marTop w:val="0"/>
                                                  <w:marBottom w:val="0"/>
                                                  <w:divBdr>
                                                    <w:top w:val="none" w:sz="0" w:space="0" w:color="auto"/>
                                                    <w:left w:val="none" w:sz="0" w:space="0" w:color="auto"/>
                                                    <w:bottom w:val="none" w:sz="0" w:space="0" w:color="auto"/>
                                                    <w:right w:val="none" w:sz="0" w:space="0" w:color="auto"/>
                                                  </w:divBdr>
                                                  <w:divsChild>
                                                    <w:div w:id="1188562631">
                                                      <w:marLeft w:val="0"/>
                                                      <w:marRight w:val="0"/>
                                                      <w:marTop w:val="0"/>
                                                      <w:marBottom w:val="0"/>
                                                      <w:divBdr>
                                                        <w:top w:val="none" w:sz="0" w:space="0" w:color="auto"/>
                                                        <w:left w:val="none" w:sz="0" w:space="0" w:color="auto"/>
                                                        <w:bottom w:val="none" w:sz="0" w:space="0" w:color="auto"/>
                                                        <w:right w:val="none" w:sz="0" w:space="0" w:color="auto"/>
                                                      </w:divBdr>
                                                      <w:divsChild>
                                                        <w:div w:id="1046951576">
                                                          <w:marLeft w:val="0"/>
                                                          <w:marRight w:val="0"/>
                                                          <w:marTop w:val="0"/>
                                                          <w:marBottom w:val="0"/>
                                                          <w:divBdr>
                                                            <w:top w:val="none" w:sz="0" w:space="0" w:color="auto"/>
                                                            <w:left w:val="none" w:sz="0" w:space="0" w:color="auto"/>
                                                            <w:bottom w:val="none" w:sz="0" w:space="0" w:color="auto"/>
                                                            <w:right w:val="none" w:sz="0" w:space="0" w:color="auto"/>
                                                          </w:divBdr>
                                                          <w:divsChild>
                                                            <w:div w:id="1895849817">
                                                              <w:marLeft w:val="0"/>
                                                              <w:marRight w:val="0"/>
                                                              <w:marTop w:val="0"/>
                                                              <w:marBottom w:val="0"/>
                                                              <w:divBdr>
                                                                <w:top w:val="none" w:sz="0" w:space="0" w:color="auto"/>
                                                                <w:left w:val="none" w:sz="0" w:space="0" w:color="auto"/>
                                                                <w:bottom w:val="none" w:sz="0" w:space="0" w:color="auto"/>
                                                                <w:right w:val="none" w:sz="0" w:space="0" w:color="auto"/>
                                                              </w:divBdr>
                                                              <w:divsChild>
                                                                <w:div w:id="1716078439">
                                                                  <w:marLeft w:val="0"/>
                                                                  <w:marRight w:val="0"/>
                                                                  <w:marTop w:val="0"/>
                                                                  <w:marBottom w:val="0"/>
                                                                  <w:divBdr>
                                                                    <w:top w:val="none" w:sz="0" w:space="0" w:color="auto"/>
                                                                    <w:left w:val="none" w:sz="0" w:space="0" w:color="auto"/>
                                                                    <w:bottom w:val="none" w:sz="0" w:space="0" w:color="auto"/>
                                                                    <w:right w:val="none" w:sz="0" w:space="0" w:color="auto"/>
                                                                  </w:divBdr>
                                                                  <w:divsChild>
                                                                    <w:div w:id="28651351">
                                                                      <w:marLeft w:val="0"/>
                                                                      <w:marRight w:val="0"/>
                                                                      <w:marTop w:val="0"/>
                                                                      <w:marBottom w:val="0"/>
                                                                      <w:divBdr>
                                                                        <w:top w:val="none" w:sz="0" w:space="0" w:color="auto"/>
                                                                        <w:left w:val="none" w:sz="0" w:space="0" w:color="auto"/>
                                                                        <w:bottom w:val="none" w:sz="0" w:space="0" w:color="auto"/>
                                                                        <w:right w:val="none" w:sz="0" w:space="0" w:color="auto"/>
                                                                      </w:divBdr>
                                                                      <w:divsChild>
                                                                        <w:div w:id="197594887">
                                                                          <w:marLeft w:val="0"/>
                                                                          <w:marRight w:val="0"/>
                                                                          <w:marTop w:val="0"/>
                                                                          <w:marBottom w:val="0"/>
                                                                          <w:divBdr>
                                                                            <w:top w:val="none" w:sz="0" w:space="0" w:color="auto"/>
                                                                            <w:left w:val="none" w:sz="0" w:space="0" w:color="auto"/>
                                                                            <w:bottom w:val="none" w:sz="0" w:space="0" w:color="auto"/>
                                                                            <w:right w:val="none" w:sz="0" w:space="0" w:color="auto"/>
                                                                          </w:divBdr>
                                                                          <w:divsChild>
                                                                            <w:div w:id="676082165">
                                                                              <w:marLeft w:val="0"/>
                                                                              <w:marRight w:val="0"/>
                                                                              <w:marTop w:val="0"/>
                                                                              <w:marBottom w:val="0"/>
                                                                              <w:divBdr>
                                                                                <w:top w:val="none" w:sz="0" w:space="0" w:color="auto"/>
                                                                                <w:left w:val="none" w:sz="0" w:space="0" w:color="auto"/>
                                                                                <w:bottom w:val="none" w:sz="0" w:space="0" w:color="auto"/>
                                                                                <w:right w:val="none" w:sz="0" w:space="0" w:color="auto"/>
                                                                              </w:divBdr>
                                                                              <w:divsChild>
                                                                                <w:div w:id="358624995">
                                                                                  <w:marLeft w:val="0"/>
                                                                                  <w:marRight w:val="0"/>
                                                                                  <w:marTop w:val="0"/>
                                                                                  <w:marBottom w:val="0"/>
                                                                                  <w:divBdr>
                                                                                    <w:top w:val="none" w:sz="0" w:space="0" w:color="auto"/>
                                                                                    <w:left w:val="none" w:sz="0" w:space="0" w:color="auto"/>
                                                                                    <w:bottom w:val="none" w:sz="0" w:space="0" w:color="auto"/>
                                                                                    <w:right w:val="none" w:sz="0" w:space="0" w:color="auto"/>
                                                                                  </w:divBdr>
                                                                                  <w:divsChild>
                                                                                    <w:div w:id="84227617">
                                                                                      <w:marLeft w:val="0"/>
                                                                                      <w:marRight w:val="0"/>
                                                                                      <w:marTop w:val="0"/>
                                                                                      <w:marBottom w:val="0"/>
                                                                                      <w:divBdr>
                                                                                        <w:top w:val="none" w:sz="0" w:space="0" w:color="auto"/>
                                                                                        <w:left w:val="none" w:sz="0" w:space="0" w:color="auto"/>
                                                                                        <w:bottom w:val="none" w:sz="0" w:space="0" w:color="auto"/>
                                                                                        <w:right w:val="none" w:sz="0" w:space="0" w:color="auto"/>
                                                                                      </w:divBdr>
                                                                                      <w:divsChild>
                                                                                        <w:div w:id="737746236">
                                                                                          <w:marLeft w:val="0"/>
                                                                                          <w:marRight w:val="0"/>
                                                                                          <w:marTop w:val="0"/>
                                                                                          <w:marBottom w:val="0"/>
                                                                                          <w:divBdr>
                                                                                            <w:top w:val="none" w:sz="0" w:space="0" w:color="auto"/>
                                                                                            <w:left w:val="none" w:sz="0" w:space="0" w:color="auto"/>
                                                                                            <w:bottom w:val="none" w:sz="0" w:space="0" w:color="auto"/>
                                                                                            <w:right w:val="none" w:sz="0" w:space="0" w:color="auto"/>
                                                                                          </w:divBdr>
                                                                                          <w:divsChild>
                                                                                            <w:div w:id="886527728">
                                                                                              <w:marLeft w:val="0"/>
                                                                                              <w:marRight w:val="0"/>
                                                                                              <w:marTop w:val="0"/>
                                                                                              <w:marBottom w:val="0"/>
                                                                                              <w:divBdr>
                                                                                                <w:top w:val="none" w:sz="0" w:space="0" w:color="auto"/>
                                                                                                <w:left w:val="none" w:sz="0" w:space="0" w:color="auto"/>
                                                                                                <w:bottom w:val="none" w:sz="0" w:space="0" w:color="auto"/>
                                                                                                <w:right w:val="none" w:sz="0" w:space="0" w:color="auto"/>
                                                                                              </w:divBdr>
                                                                                              <w:divsChild>
                                                                                                <w:div w:id="1169176265">
                                                                                                  <w:marLeft w:val="0"/>
                                                                                                  <w:marRight w:val="0"/>
                                                                                                  <w:marTop w:val="0"/>
                                                                                                  <w:marBottom w:val="0"/>
                                                                                                  <w:divBdr>
                                                                                                    <w:top w:val="none" w:sz="0" w:space="0" w:color="auto"/>
                                                                                                    <w:left w:val="none" w:sz="0" w:space="0" w:color="auto"/>
                                                                                                    <w:bottom w:val="none" w:sz="0" w:space="0" w:color="auto"/>
                                                                                                    <w:right w:val="none" w:sz="0" w:space="0" w:color="auto"/>
                                                                                                  </w:divBdr>
                                                                                                  <w:divsChild>
                                                                                                    <w:div w:id="1165509674">
                                                                                                      <w:marLeft w:val="0"/>
                                                                                                      <w:marRight w:val="0"/>
                                                                                                      <w:marTop w:val="0"/>
                                                                                                      <w:marBottom w:val="0"/>
                                                                                                      <w:divBdr>
                                                                                                        <w:top w:val="none" w:sz="0" w:space="0" w:color="auto"/>
                                                                                                        <w:left w:val="none" w:sz="0" w:space="0" w:color="auto"/>
                                                                                                        <w:bottom w:val="none" w:sz="0" w:space="0" w:color="auto"/>
                                                                                                        <w:right w:val="none" w:sz="0" w:space="0" w:color="auto"/>
                                                                                                      </w:divBdr>
                                                                                                      <w:divsChild>
                                                                                                        <w:div w:id="2128812514">
                                                                                                          <w:marLeft w:val="0"/>
                                                                                                          <w:marRight w:val="0"/>
                                                                                                          <w:marTop w:val="0"/>
                                                                                                          <w:marBottom w:val="0"/>
                                                                                                          <w:divBdr>
                                                                                                            <w:top w:val="none" w:sz="0" w:space="0" w:color="auto"/>
                                                                                                            <w:left w:val="none" w:sz="0" w:space="0" w:color="auto"/>
                                                                                                            <w:bottom w:val="none" w:sz="0" w:space="0" w:color="auto"/>
                                                                                                            <w:right w:val="none" w:sz="0" w:space="0" w:color="auto"/>
                                                                                                          </w:divBdr>
                                                                                                          <w:divsChild>
                                                                                                            <w:div w:id="692606771">
                                                                                                              <w:marLeft w:val="0"/>
                                                                                                              <w:marRight w:val="0"/>
                                                                                                              <w:marTop w:val="0"/>
                                                                                                              <w:marBottom w:val="0"/>
                                                                                                              <w:divBdr>
                                                                                                                <w:top w:val="none" w:sz="0" w:space="0" w:color="auto"/>
                                                                                                                <w:left w:val="none" w:sz="0" w:space="0" w:color="auto"/>
                                                                                                                <w:bottom w:val="none" w:sz="0" w:space="0" w:color="auto"/>
                                                                                                                <w:right w:val="none" w:sz="0" w:space="0" w:color="auto"/>
                                                                                                              </w:divBdr>
                                                                                                              <w:divsChild>
                                                                                                                <w:div w:id="338701199">
                                                                                                                  <w:marLeft w:val="0"/>
                                                                                                                  <w:marRight w:val="0"/>
                                                                                                                  <w:marTop w:val="0"/>
                                                                                                                  <w:marBottom w:val="0"/>
                                                                                                                  <w:divBdr>
                                                                                                                    <w:top w:val="none" w:sz="0" w:space="0" w:color="auto"/>
                                                                                                                    <w:left w:val="none" w:sz="0" w:space="0" w:color="auto"/>
                                                                                                                    <w:bottom w:val="none" w:sz="0" w:space="0" w:color="auto"/>
                                                                                                                    <w:right w:val="none" w:sz="0" w:space="0" w:color="auto"/>
                                                                                                                  </w:divBdr>
                                                                                                                  <w:divsChild>
                                                                                                                    <w:div w:id="590745466">
                                                                                                                      <w:marLeft w:val="0"/>
                                                                                                                      <w:marRight w:val="0"/>
                                                                                                                      <w:marTop w:val="0"/>
                                                                                                                      <w:marBottom w:val="0"/>
                                                                                                                      <w:divBdr>
                                                                                                                        <w:top w:val="none" w:sz="0" w:space="0" w:color="auto"/>
                                                                                                                        <w:left w:val="none" w:sz="0" w:space="0" w:color="auto"/>
                                                                                                                        <w:bottom w:val="none" w:sz="0" w:space="0" w:color="auto"/>
                                                                                                                        <w:right w:val="none" w:sz="0" w:space="0" w:color="auto"/>
                                                                                                                      </w:divBdr>
                                                                                                                      <w:divsChild>
                                                                                                                        <w:div w:id="624196753">
                                                                                                                          <w:marLeft w:val="0"/>
                                                                                                                          <w:marRight w:val="0"/>
                                                                                                                          <w:marTop w:val="0"/>
                                                                                                                          <w:marBottom w:val="0"/>
                                                                                                                          <w:divBdr>
                                                                                                                            <w:top w:val="none" w:sz="0" w:space="0" w:color="auto"/>
                                                                                                                            <w:left w:val="none" w:sz="0" w:space="0" w:color="auto"/>
                                                                                                                            <w:bottom w:val="none" w:sz="0" w:space="0" w:color="auto"/>
                                                                                                                            <w:right w:val="none" w:sz="0" w:space="0" w:color="auto"/>
                                                                                                                          </w:divBdr>
                                                                                                                          <w:divsChild>
                                                                                                                            <w:div w:id="391738959">
                                                                                                                              <w:marLeft w:val="0"/>
                                                                                                                              <w:marRight w:val="0"/>
                                                                                                                              <w:marTop w:val="0"/>
                                                                                                                              <w:marBottom w:val="0"/>
                                                                                                                              <w:divBdr>
                                                                                                                                <w:top w:val="none" w:sz="0" w:space="0" w:color="auto"/>
                                                                                                                                <w:left w:val="none" w:sz="0" w:space="0" w:color="auto"/>
                                                                                                                                <w:bottom w:val="none" w:sz="0" w:space="0" w:color="auto"/>
                                                                                                                                <w:right w:val="none" w:sz="0" w:space="0" w:color="auto"/>
                                                                                                                              </w:divBdr>
                                                                                                                              <w:divsChild>
                                                                                                                                <w:div w:id="2000957457">
                                                                                                                                  <w:marLeft w:val="0"/>
                                                                                                                                  <w:marRight w:val="0"/>
                                                                                                                                  <w:marTop w:val="0"/>
                                                                                                                                  <w:marBottom w:val="0"/>
                                                                                                                                  <w:divBdr>
                                                                                                                                    <w:top w:val="none" w:sz="0" w:space="0" w:color="auto"/>
                                                                                                                                    <w:left w:val="none" w:sz="0" w:space="0" w:color="auto"/>
                                                                                                                                    <w:bottom w:val="none" w:sz="0" w:space="0" w:color="auto"/>
                                                                                                                                    <w:right w:val="none" w:sz="0" w:space="0" w:color="auto"/>
                                                                                                                                  </w:divBdr>
                                                                                                                                  <w:divsChild>
                                                                                                                                    <w:div w:id="19598888">
                                                                                                                                      <w:marLeft w:val="0"/>
                                                                                                                                      <w:marRight w:val="0"/>
                                                                                                                                      <w:marTop w:val="0"/>
                                                                                                                                      <w:marBottom w:val="0"/>
                                                                                                                                      <w:divBdr>
                                                                                                                                        <w:top w:val="none" w:sz="0" w:space="0" w:color="auto"/>
                                                                                                                                        <w:left w:val="none" w:sz="0" w:space="0" w:color="auto"/>
                                                                                                                                        <w:bottom w:val="none" w:sz="0" w:space="0" w:color="auto"/>
                                                                                                                                        <w:right w:val="none" w:sz="0" w:space="0" w:color="auto"/>
                                                                                                                                      </w:divBdr>
                                                                                                                                      <w:divsChild>
                                                                                                                                        <w:div w:id="1194805656">
                                                                                                                                          <w:marLeft w:val="0"/>
                                                                                                                                          <w:marRight w:val="0"/>
                                                                                                                                          <w:marTop w:val="0"/>
                                                                                                                                          <w:marBottom w:val="0"/>
                                                                                                                                          <w:divBdr>
                                                                                                                                            <w:top w:val="none" w:sz="0" w:space="0" w:color="auto"/>
                                                                                                                                            <w:left w:val="none" w:sz="0" w:space="0" w:color="auto"/>
                                                                                                                                            <w:bottom w:val="none" w:sz="0" w:space="0" w:color="auto"/>
                                                                                                                                            <w:right w:val="none" w:sz="0" w:space="0" w:color="auto"/>
                                                                                                                                          </w:divBdr>
                                                                                                                                          <w:divsChild>
                                                                                                                                            <w:div w:id="1929345069">
                                                                                                                                              <w:marLeft w:val="0"/>
                                                                                                                                              <w:marRight w:val="0"/>
                                                                                                                                              <w:marTop w:val="0"/>
                                                                                                                                              <w:marBottom w:val="0"/>
                                                                                                                                              <w:divBdr>
                                                                                                                                                <w:top w:val="none" w:sz="0" w:space="0" w:color="auto"/>
                                                                                                                                                <w:left w:val="none" w:sz="0" w:space="0" w:color="auto"/>
                                                                                                                                                <w:bottom w:val="none" w:sz="0" w:space="0" w:color="auto"/>
                                                                                                                                                <w:right w:val="none" w:sz="0" w:space="0" w:color="auto"/>
                                                                                                                                              </w:divBdr>
                                                                                                                                              <w:divsChild>
                                                                                                                                                <w:div w:id="1155995438">
                                                                                                                                                  <w:marLeft w:val="0"/>
                                                                                                                                                  <w:marRight w:val="0"/>
                                                                                                                                                  <w:marTop w:val="0"/>
                                                                                                                                                  <w:marBottom w:val="0"/>
                                                                                                                                                  <w:divBdr>
                                                                                                                                                    <w:top w:val="none" w:sz="0" w:space="0" w:color="auto"/>
                                                                                                                                                    <w:left w:val="none" w:sz="0" w:space="0" w:color="auto"/>
                                                                                                                                                    <w:bottom w:val="none" w:sz="0" w:space="0" w:color="auto"/>
                                                                                                                                                    <w:right w:val="none" w:sz="0" w:space="0" w:color="auto"/>
                                                                                                                                                  </w:divBdr>
                                                                                                                                                  <w:divsChild>
                                                                                                                                                    <w:div w:id="392657042">
                                                                                                                                                      <w:marLeft w:val="0"/>
                                                                                                                                                      <w:marRight w:val="0"/>
                                                                                                                                                      <w:marTop w:val="0"/>
                                                                                                                                                      <w:marBottom w:val="0"/>
                                                                                                                                                      <w:divBdr>
                                                                                                                                                        <w:top w:val="none" w:sz="0" w:space="0" w:color="auto"/>
                                                                                                                                                        <w:left w:val="none" w:sz="0" w:space="0" w:color="auto"/>
                                                                                                                                                        <w:bottom w:val="none" w:sz="0" w:space="0" w:color="auto"/>
                                                                                                                                                        <w:right w:val="none" w:sz="0" w:space="0" w:color="auto"/>
                                                                                                                                                      </w:divBdr>
                                                                                                                                                      <w:divsChild>
                                                                                                                                                        <w:div w:id="2074041979">
                                                                                                                                                          <w:marLeft w:val="0"/>
                                                                                                                                                          <w:marRight w:val="0"/>
                                                                                                                                                          <w:marTop w:val="0"/>
                                                                                                                                                          <w:marBottom w:val="0"/>
                                                                                                                                                          <w:divBdr>
                                                                                                                                                            <w:top w:val="none" w:sz="0" w:space="0" w:color="auto"/>
                                                                                                                                                            <w:left w:val="none" w:sz="0" w:space="0" w:color="auto"/>
                                                                                                                                                            <w:bottom w:val="none" w:sz="0" w:space="0" w:color="auto"/>
                                                                                                                                                            <w:right w:val="none" w:sz="0" w:space="0" w:color="auto"/>
                                                                                                                                                          </w:divBdr>
                                                                                                                                                          <w:divsChild>
                                                                                                                                                            <w:div w:id="1122072772">
                                                                                                                                                              <w:marLeft w:val="0"/>
                                                                                                                                                              <w:marRight w:val="0"/>
                                                                                                                                                              <w:marTop w:val="0"/>
                                                                                                                                                              <w:marBottom w:val="0"/>
                                                                                                                                                              <w:divBdr>
                                                                                                                                                                <w:top w:val="none" w:sz="0" w:space="0" w:color="auto"/>
                                                                                                                                                                <w:left w:val="none" w:sz="0" w:space="0" w:color="auto"/>
                                                                                                                                                                <w:bottom w:val="none" w:sz="0" w:space="0" w:color="auto"/>
                                                                                                                                                                <w:right w:val="none" w:sz="0" w:space="0" w:color="auto"/>
                                                                                                                                                              </w:divBdr>
                                                                                                                                                              <w:divsChild>
                                                                                                                                                                <w:div w:id="319967895">
                                                                                                                                                                  <w:marLeft w:val="0"/>
                                                                                                                                                                  <w:marRight w:val="0"/>
                                                                                                                                                                  <w:marTop w:val="0"/>
                                                                                                                                                                  <w:marBottom w:val="0"/>
                                                                                                                                                                  <w:divBdr>
                                                                                                                                                                    <w:top w:val="none" w:sz="0" w:space="0" w:color="auto"/>
                                                                                                                                                                    <w:left w:val="none" w:sz="0" w:space="0" w:color="auto"/>
                                                                                                                                                                    <w:bottom w:val="none" w:sz="0" w:space="0" w:color="auto"/>
                                                                                                                                                                    <w:right w:val="none" w:sz="0" w:space="0" w:color="auto"/>
                                                                                                                                                                  </w:divBdr>
                                                                                                                                                                  <w:divsChild>
                                                                                                                                                                    <w:div w:id="1718816737">
                                                                                                                                                                      <w:marLeft w:val="0"/>
                                                                                                                                                                      <w:marRight w:val="0"/>
                                                                                                                                                                      <w:marTop w:val="0"/>
                                                                                                                                                                      <w:marBottom w:val="0"/>
                                                                                                                                                                      <w:divBdr>
                                                                                                                                                                        <w:top w:val="none" w:sz="0" w:space="0" w:color="auto"/>
                                                                                                                                                                        <w:left w:val="none" w:sz="0" w:space="0" w:color="auto"/>
                                                                                                                                                                        <w:bottom w:val="none" w:sz="0" w:space="0" w:color="auto"/>
                                                                                                                                                                        <w:right w:val="none" w:sz="0" w:space="0" w:color="auto"/>
                                                                                                                                                                      </w:divBdr>
                                                                                                                                                                      <w:divsChild>
                                                                                                                                                                        <w:div w:id="42827093">
                                                                                                                                                                          <w:marLeft w:val="0"/>
                                                                                                                                                                          <w:marRight w:val="0"/>
                                                                                                                                                                          <w:marTop w:val="0"/>
                                                                                                                                                                          <w:marBottom w:val="0"/>
                                                                                                                                                                          <w:divBdr>
                                                                                                                                                                            <w:top w:val="none" w:sz="0" w:space="0" w:color="auto"/>
                                                                                                                                                                            <w:left w:val="none" w:sz="0" w:space="0" w:color="auto"/>
                                                                                                                                                                            <w:bottom w:val="none" w:sz="0" w:space="0" w:color="auto"/>
                                                                                                                                                                            <w:right w:val="none" w:sz="0" w:space="0" w:color="auto"/>
                                                                                                                                                                          </w:divBdr>
                                                                                                                                                                          <w:divsChild>
                                                                                                                                                                            <w:div w:id="1604146070">
                                                                                                                                                                              <w:marLeft w:val="0"/>
                                                                                                                                                                              <w:marRight w:val="0"/>
                                                                                                                                                                              <w:marTop w:val="0"/>
                                                                                                                                                                              <w:marBottom w:val="0"/>
                                                                                                                                                                              <w:divBdr>
                                                                                                                                                                                <w:top w:val="none" w:sz="0" w:space="0" w:color="auto"/>
                                                                                                                                                                                <w:left w:val="none" w:sz="0" w:space="0" w:color="auto"/>
                                                                                                                                                                                <w:bottom w:val="none" w:sz="0" w:space="0" w:color="auto"/>
                                                                                                                                                                                <w:right w:val="none" w:sz="0" w:space="0" w:color="auto"/>
                                                                                                                                                                              </w:divBdr>
                                                                                                                                                                              <w:divsChild>
                                                                                                                                                                                <w:div w:id="1588030698">
                                                                                                                                                                                  <w:marLeft w:val="0"/>
                                                                                                                                                                                  <w:marRight w:val="0"/>
                                                                                                                                                                                  <w:marTop w:val="0"/>
                                                                                                                                                                                  <w:marBottom w:val="0"/>
                                                                                                                                                                                  <w:divBdr>
                                                                                                                                                                                    <w:top w:val="none" w:sz="0" w:space="0" w:color="auto"/>
                                                                                                                                                                                    <w:left w:val="none" w:sz="0" w:space="0" w:color="auto"/>
                                                                                                                                                                                    <w:bottom w:val="none" w:sz="0" w:space="0" w:color="auto"/>
                                                                                                                                                                                    <w:right w:val="none" w:sz="0" w:space="0" w:color="auto"/>
                                                                                                                                                                                  </w:divBdr>
                                                                                                                                                                                  <w:divsChild>
                                                                                                                                                                                    <w:div w:id="118650187">
                                                                                                                                                                                      <w:marLeft w:val="0"/>
                                                                                                                                                                                      <w:marRight w:val="0"/>
                                                                                                                                                                                      <w:marTop w:val="0"/>
                                                                                                                                                                                      <w:marBottom w:val="0"/>
                                                                                                                                                                                      <w:divBdr>
                                                                                                                                                                                        <w:top w:val="none" w:sz="0" w:space="0" w:color="auto"/>
                                                                                                                                                                                        <w:left w:val="none" w:sz="0" w:space="0" w:color="auto"/>
                                                                                                                                                                                        <w:bottom w:val="none" w:sz="0" w:space="0" w:color="auto"/>
                                                                                                                                                                                        <w:right w:val="none" w:sz="0" w:space="0" w:color="auto"/>
                                                                                                                                                                                      </w:divBdr>
                                                                                                                                                                                      <w:divsChild>
                                                                                                                                                                                        <w:div w:id="645479312">
                                                                                                                                                                                          <w:marLeft w:val="0"/>
                                                                                                                                                                                          <w:marRight w:val="0"/>
                                                                                                                                                                                          <w:marTop w:val="0"/>
                                                                                                                                                                                          <w:marBottom w:val="0"/>
                                                                                                                                                                                          <w:divBdr>
                                                                                                                                                                                            <w:top w:val="none" w:sz="0" w:space="0" w:color="auto"/>
                                                                                                                                                                                            <w:left w:val="none" w:sz="0" w:space="0" w:color="auto"/>
                                                                                                                                                                                            <w:bottom w:val="none" w:sz="0" w:space="0" w:color="auto"/>
                                                                                                                                                                                            <w:right w:val="none" w:sz="0" w:space="0" w:color="auto"/>
                                                                                                                                                                                          </w:divBdr>
                                                                                                                                                                                          <w:divsChild>
                                                                                                                                                                                            <w:div w:id="971517667">
                                                                                                                                                                                              <w:marLeft w:val="0"/>
                                                                                                                                                                                              <w:marRight w:val="0"/>
                                                                                                                                                                                              <w:marTop w:val="0"/>
                                                                                                                                                                                              <w:marBottom w:val="0"/>
                                                                                                                                                                                              <w:divBdr>
                                                                                                                                                                                                <w:top w:val="none" w:sz="0" w:space="0" w:color="auto"/>
                                                                                                                                                                                                <w:left w:val="none" w:sz="0" w:space="0" w:color="auto"/>
                                                                                                                                                                                                <w:bottom w:val="none" w:sz="0" w:space="0" w:color="auto"/>
                                                                                                                                                                                                <w:right w:val="none" w:sz="0" w:space="0" w:color="auto"/>
                                                                                                                                                                                              </w:divBdr>
                                                                                                                                                                                              <w:divsChild>
                                                                                                                                                                                                <w:div w:id="116610333">
                                                                                                                                                                                                  <w:marLeft w:val="0"/>
                                                                                                                                                                                                  <w:marRight w:val="0"/>
                                                                                                                                                                                                  <w:marTop w:val="0"/>
                                                                                                                                                                                                  <w:marBottom w:val="0"/>
                                                                                                                                                                                                  <w:divBdr>
                                                                                                                                                                                                    <w:top w:val="none" w:sz="0" w:space="0" w:color="auto"/>
                                                                                                                                                                                                    <w:left w:val="none" w:sz="0" w:space="0" w:color="auto"/>
                                                                                                                                                                                                    <w:bottom w:val="none" w:sz="0" w:space="0" w:color="auto"/>
                                                                                                                                                                                                    <w:right w:val="none" w:sz="0" w:space="0" w:color="auto"/>
                                                                                                                                                                                                  </w:divBdr>
                                                                                                                                                                                                  <w:divsChild>
                                                                                                                                                                                                    <w:div w:id="38290994">
                                                                                                                                                                                                      <w:marLeft w:val="0"/>
                                                                                                                                                                                                      <w:marRight w:val="0"/>
                                                                                                                                                                                                      <w:marTop w:val="0"/>
                                                                                                                                                                                                      <w:marBottom w:val="0"/>
                                                                                                                                                                                                      <w:divBdr>
                                                                                                                                                                                                        <w:top w:val="none" w:sz="0" w:space="0" w:color="auto"/>
                                                                                                                                                                                                        <w:left w:val="none" w:sz="0" w:space="0" w:color="auto"/>
                                                                                                                                                                                                        <w:bottom w:val="none" w:sz="0" w:space="0" w:color="auto"/>
                                                                                                                                                                                                        <w:right w:val="none" w:sz="0" w:space="0" w:color="auto"/>
                                                                                                                                                                                                      </w:divBdr>
                                                                                                                                                                                                      <w:divsChild>
                                                                                                                                                                                                        <w:div w:id="889532178">
                                                                                                                                                                                                          <w:marLeft w:val="0"/>
                                                                                                                                                                                                          <w:marRight w:val="0"/>
                                                                                                                                                                                                          <w:marTop w:val="0"/>
                                                                                                                                                                                                          <w:marBottom w:val="0"/>
                                                                                                                                                                                                          <w:divBdr>
                                                                                                                                                                                                            <w:top w:val="none" w:sz="0" w:space="0" w:color="auto"/>
                                                                                                                                                                                                            <w:left w:val="none" w:sz="0" w:space="0" w:color="auto"/>
                                                                                                                                                                                                            <w:bottom w:val="none" w:sz="0" w:space="0" w:color="auto"/>
                                                                                                                                                                                                            <w:right w:val="none" w:sz="0" w:space="0" w:color="auto"/>
                                                                                                                                                                                                          </w:divBdr>
                                                                                                                                                                                                          <w:divsChild>
                                                                                                                                                                                                            <w:div w:id="994185087">
                                                                                                                                                                                                              <w:marLeft w:val="0"/>
                                                                                                                                                                                                              <w:marRight w:val="0"/>
                                                                                                                                                                                                              <w:marTop w:val="0"/>
                                                                                                                                                                                                              <w:marBottom w:val="0"/>
                                                                                                                                                                                                              <w:divBdr>
                                                                                                                                                                                                                <w:top w:val="none" w:sz="0" w:space="0" w:color="auto"/>
                                                                                                                                                                                                                <w:left w:val="none" w:sz="0" w:space="0" w:color="auto"/>
                                                                                                                                                                                                                <w:bottom w:val="none" w:sz="0" w:space="0" w:color="auto"/>
                                                                                                                                                                                                                <w:right w:val="none" w:sz="0" w:space="0" w:color="auto"/>
                                                                                                                                                                                                              </w:divBdr>
                                                                                                                                                                                                              <w:divsChild>
                                                                                                                                                                                                                <w:div w:id="1066345236">
                                                                                                                                                                                                                  <w:marLeft w:val="0"/>
                                                                                                                                                                                                                  <w:marRight w:val="0"/>
                                                                                                                                                                                                                  <w:marTop w:val="0"/>
                                                                                                                                                                                                                  <w:marBottom w:val="0"/>
                                                                                                                                                                                                                  <w:divBdr>
                                                                                                                                                                                                                    <w:top w:val="none" w:sz="0" w:space="0" w:color="auto"/>
                                                                                                                                                                                                                    <w:left w:val="none" w:sz="0" w:space="0" w:color="auto"/>
                                                                                                                                                                                                                    <w:bottom w:val="none" w:sz="0" w:space="0" w:color="auto"/>
                                                                                                                                                                                                                    <w:right w:val="none" w:sz="0" w:space="0" w:color="auto"/>
                                                                                                                                                                                                                  </w:divBdr>
                                                                                                                                                                                                                  <w:divsChild>
                                                                                                                                                                                                                    <w:div w:id="1366517415">
                                                                                                                                                                                                                      <w:marLeft w:val="0"/>
                                                                                                                                                                                                                      <w:marRight w:val="0"/>
                                                                                                                                                                                                                      <w:marTop w:val="0"/>
                                                                                                                                                                                                                      <w:marBottom w:val="0"/>
                                                                                                                                                                                                                      <w:divBdr>
                                                                                                                                                                                                                        <w:top w:val="none" w:sz="0" w:space="0" w:color="auto"/>
                                                                                                                                                                                                                        <w:left w:val="none" w:sz="0" w:space="0" w:color="auto"/>
                                                                                                                                                                                                                        <w:bottom w:val="none" w:sz="0" w:space="0" w:color="auto"/>
                                                                                                                                                                                                                        <w:right w:val="none" w:sz="0" w:space="0" w:color="auto"/>
                                                                                                                                                                                                                      </w:divBdr>
                                                                                                                                                                                                                      <w:divsChild>
                                                                                                                                                                                                                        <w:div w:id="104546596">
                                                                                                                                                                                                                          <w:marLeft w:val="0"/>
                                                                                                                                                                                                                          <w:marRight w:val="0"/>
                                                                                                                                                                                                                          <w:marTop w:val="0"/>
                                                                                                                                                                                                                          <w:marBottom w:val="0"/>
                                                                                                                                                                                                                          <w:divBdr>
                                                                                                                                                                                                                            <w:top w:val="none" w:sz="0" w:space="0" w:color="auto"/>
                                                                                                                                                                                                                            <w:left w:val="none" w:sz="0" w:space="0" w:color="auto"/>
                                                                                                                                                                                                                            <w:bottom w:val="none" w:sz="0" w:space="0" w:color="auto"/>
                                                                                                                                                                                                                            <w:right w:val="none" w:sz="0" w:space="0" w:color="auto"/>
                                                                                                                                                                                                                          </w:divBdr>
                                                                                                                                                                                                                          <w:divsChild>
                                                                                                                                                                                                                            <w:div w:id="895817270">
                                                                                                                                                                                                                              <w:marLeft w:val="0"/>
                                                                                                                                                                                                                              <w:marRight w:val="0"/>
                                                                                                                                                                                                                              <w:marTop w:val="0"/>
                                                                                                                                                                                                                              <w:marBottom w:val="0"/>
                                                                                                                                                                                                                              <w:divBdr>
                                                                                                                                                                                                                                <w:top w:val="none" w:sz="0" w:space="0" w:color="auto"/>
                                                                                                                                                                                                                                <w:left w:val="none" w:sz="0" w:space="0" w:color="auto"/>
                                                                                                                                                                                                                                <w:bottom w:val="none" w:sz="0" w:space="0" w:color="auto"/>
                                                                                                                                                                                                                                <w:right w:val="none" w:sz="0" w:space="0" w:color="auto"/>
                                                                                                                                                                                                                              </w:divBdr>
                                                                                                                                                                                                                              <w:divsChild>
                                                                                                                                                                                                                                <w:div w:id="1814591806">
                                                                                                                                                                                                                                  <w:marLeft w:val="0"/>
                                                                                                                                                                                                                                  <w:marRight w:val="0"/>
                                                                                                                                                                                                                                  <w:marTop w:val="0"/>
                                                                                                                                                                                                                                  <w:marBottom w:val="0"/>
                                                                                                                                                                                                                                  <w:divBdr>
                                                                                                                                                                                                                                    <w:top w:val="none" w:sz="0" w:space="0" w:color="auto"/>
                                                                                                                                                                                                                                    <w:left w:val="none" w:sz="0" w:space="0" w:color="auto"/>
                                                                                                                                                                                                                                    <w:bottom w:val="none" w:sz="0" w:space="0" w:color="auto"/>
                                                                                                                                                                                                                                    <w:right w:val="none" w:sz="0" w:space="0" w:color="auto"/>
                                                                                                                                                                                                                                  </w:divBdr>
                                                                                                                                                                                                                                  <w:divsChild>
                                                                                                                                                                                                                                    <w:div w:id="1800024899">
                                                                                                                                                                                                                                      <w:marLeft w:val="0"/>
                                                                                                                                                                                                                                      <w:marRight w:val="0"/>
                                                                                                                                                                                                                                      <w:marTop w:val="0"/>
                                                                                                                                                                                                                                      <w:marBottom w:val="0"/>
                                                                                                                                                                                                                                      <w:divBdr>
                                                                                                                                                                                                                                        <w:top w:val="none" w:sz="0" w:space="0" w:color="auto"/>
                                                                                                                                                                                                                                        <w:left w:val="none" w:sz="0" w:space="0" w:color="auto"/>
                                                                                                                                                                                                                                        <w:bottom w:val="none" w:sz="0" w:space="0" w:color="auto"/>
                                                                                                                                                                                                                                        <w:right w:val="none" w:sz="0" w:space="0" w:color="auto"/>
                                                                                                                                                                                                                                      </w:divBdr>
                                                                                                                                                                                                                                      <w:divsChild>
                                                                                                                                                                                                                                        <w:div w:id="243611659">
                                                                                                                                                                                                                                          <w:marLeft w:val="0"/>
                                                                                                                                                                                                                                          <w:marRight w:val="0"/>
                                                                                                                                                                                                                                          <w:marTop w:val="0"/>
                                                                                                                                                                                                                                          <w:marBottom w:val="0"/>
                                                                                                                                                                                                                                          <w:divBdr>
                                                                                                                                                                                                                                            <w:top w:val="none" w:sz="0" w:space="0" w:color="auto"/>
                                                                                                                                                                                                                                            <w:left w:val="none" w:sz="0" w:space="0" w:color="auto"/>
                                                                                                                                                                                                                                            <w:bottom w:val="none" w:sz="0" w:space="0" w:color="auto"/>
                                                                                                                                                                                                                                            <w:right w:val="none" w:sz="0" w:space="0" w:color="auto"/>
                                                                                                                                                                                                                                          </w:divBdr>
                                                                                                                                                                                                                                          <w:divsChild>
                                                                                                                                                                                                                                            <w:div w:id="1325628168">
                                                                                                                                                                                                                                              <w:marLeft w:val="0"/>
                                                                                                                                                                                                                                              <w:marRight w:val="0"/>
                                                                                                                                                                                                                                              <w:marTop w:val="0"/>
                                                                                                                                                                                                                                              <w:marBottom w:val="0"/>
                                                                                                                                                                                                                                              <w:divBdr>
                                                                                                                                                                                                                                                <w:top w:val="none" w:sz="0" w:space="0" w:color="auto"/>
                                                                                                                                                                                                                                                <w:left w:val="none" w:sz="0" w:space="0" w:color="auto"/>
                                                                                                                                                                                                                                                <w:bottom w:val="none" w:sz="0" w:space="0" w:color="auto"/>
                                                                                                                                                                                                                                                <w:right w:val="none" w:sz="0" w:space="0" w:color="auto"/>
                                                                                                                                                                                                                                              </w:divBdr>
                                                                                                                                                                                                                                              <w:divsChild>
                                                                                                                                                                                                                                                <w:div w:id="403339621">
                                                                                                                                                                                                                                                  <w:marLeft w:val="0"/>
                                                                                                                                                                                                                                                  <w:marRight w:val="0"/>
                                                                                                                                                                                                                                                  <w:marTop w:val="0"/>
                                                                                                                                                                                                                                                  <w:marBottom w:val="0"/>
                                                                                                                                                                                                                                                  <w:divBdr>
                                                                                                                                                                                                                                                    <w:top w:val="none" w:sz="0" w:space="0" w:color="auto"/>
                                                                                                                                                                                                                                                    <w:left w:val="none" w:sz="0" w:space="0" w:color="auto"/>
                                                                                                                                                                                                                                                    <w:bottom w:val="none" w:sz="0" w:space="0" w:color="auto"/>
                                                                                                                                                                                                                                                    <w:right w:val="none" w:sz="0" w:space="0" w:color="auto"/>
                                                                                                                                                                                                                                                  </w:divBdr>
                                                                                                                                                                                                                                                  <w:divsChild>
                                                                                                                                                                                                                                                    <w:div w:id="475727130">
                                                                                                                                                                                                                                                      <w:marLeft w:val="0"/>
                                                                                                                                                                                                                                                      <w:marRight w:val="0"/>
                                                                                                                                                                                                                                                      <w:marTop w:val="0"/>
                                                                                                                                                                                                                                                      <w:marBottom w:val="0"/>
                                                                                                                                                                                                                                                      <w:divBdr>
                                                                                                                                                                                                                                                        <w:top w:val="none" w:sz="0" w:space="0" w:color="auto"/>
                                                                                                                                                                                                                                                        <w:left w:val="none" w:sz="0" w:space="0" w:color="auto"/>
                                                                                                                                                                                                                                                        <w:bottom w:val="none" w:sz="0" w:space="0" w:color="auto"/>
                                                                                                                                                                                                                                                        <w:right w:val="none" w:sz="0" w:space="0" w:color="auto"/>
                                                                                                                                                                                                                                                      </w:divBdr>
                                                                                                                                                                                                                                                      <w:divsChild>
                                                                                                                                                                                                                                                        <w:div w:id="2001034312">
                                                                                                                                                                                                                                                          <w:marLeft w:val="0"/>
                                                                                                                                                                                                                                                          <w:marRight w:val="0"/>
                                                                                                                                                                                                                                                          <w:marTop w:val="0"/>
                                                                                                                                                                                                                                                          <w:marBottom w:val="0"/>
                                                                                                                                                                                                                                                          <w:divBdr>
                                                                                                                                                                                                                                                            <w:top w:val="none" w:sz="0" w:space="0" w:color="auto"/>
                                                                                                                                                                                                                                                            <w:left w:val="none" w:sz="0" w:space="0" w:color="auto"/>
                                                                                                                                                                                                                                                            <w:bottom w:val="none" w:sz="0" w:space="0" w:color="auto"/>
                                                                                                                                                                                                                                                            <w:right w:val="none" w:sz="0" w:space="0" w:color="auto"/>
                                                                                                                                                                                                                                                          </w:divBdr>
                                                                                                                                                                                                                                                          <w:divsChild>
                                                                                                                                                                                                                                                            <w:div w:id="1284577340">
                                                                                                                                                                                                                                                              <w:marLeft w:val="0"/>
                                                                                                                                                                                                                                                              <w:marRight w:val="0"/>
                                                                                                                                                                                                                                                              <w:marTop w:val="0"/>
                                                                                                                                                                                                                                                              <w:marBottom w:val="0"/>
                                                                                                                                                                                                                                                              <w:divBdr>
                                                                                                                                                                                                                                                                <w:top w:val="none" w:sz="0" w:space="0" w:color="auto"/>
                                                                                                                                                                                                                                                                <w:left w:val="none" w:sz="0" w:space="0" w:color="auto"/>
                                                                                                                                                                                                                                                                <w:bottom w:val="none" w:sz="0" w:space="0" w:color="auto"/>
                                                                                                                                                                                                                                                                <w:right w:val="none" w:sz="0" w:space="0" w:color="auto"/>
                                                                                                                                                                                                                                                              </w:divBdr>
                                                                                                                                                                                                                                                              <w:divsChild>
                                                                                                                                                                                                                                                                <w:div w:id="469984029">
                                                                                                                                                                                                                                                                  <w:marLeft w:val="0"/>
                                                                                                                                                                                                                                                                  <w:marRight w:val="0"/>
                                                                                                                                                                                                                                                                  <w:marTop w:val="0"/>
                                                                                                                                                                                                                                                                  <w:marBottom w:val="0"/>
                                                                                                                                                                                                                                                                  <w:divBdr>
                                                                                                                                                                                                                                                                    <w:top w:val="none" w:sz="0" w:space="0" w:color="auto"/>
                                                                                                                                                                                                                                                                    <w:left w:val="none" w:sz="0" w:space="0" w:color="auto"/>
                                                                                                                                                                                                                                                                    <w:bottom w:val="none" w:sz="0" w:space="0" w:color="auto"/>
                                                                                                                                                                                                                                                                    <w:right w:val="none" w:sz="0" w:space="0" w:color="auto"/>
                                                                                                                                                                                                                                                                  </w:divBdr>
                                                                                                                                                                                                                                                                  <w:divsChild>
                                                                                                                                                                                                                                                                    <w:div w:id="924647844">
                                                                                                                                                                                                                                                                      <w:marLeft w:val="0"/>
                                                                                                                                                                                                                                                                      <w:marRight w:val="0"/>
                                                                                                                                                                                                                                                                      <w:marTop w:val="0"/>
                                                                                                                                                                                                                                                                      <w:marBottom w:val="0"/>
                                                                                                                                                                                                                                                                      <w:divBdr>
                                                                                                                                                                                                                                                                        <w:top w:val="none" w:sz="0" w:space="0" w:color="auto"/>
                                                                                                                                                                                                                                                                        <w:left w:val="none" w:sz="0" w:space="0" w:color="auto"/>
                                                                                                                                                                                                                                                                        <w:bottom w:val="none" w:sz="0" w:space="0" w:color="auto"/>
                                                                                                                                                                                                                                                                        <w:right w:val="none" w:sz="0" w:space="0" w:color="auto"/>
                                                                                                                                                                                                                                                                      </w:divBdr>
                                                                                                                                                                                                                                                                      <w:divsChild>
                                                                                                                                                                                                                                                                        <w:div w:id="468327321">
                                                                                                                                                                                                                                                                          <w:marLeft w:val="0"/>
                                                                                                                                                                                                                                                                          <w:marRight w:val="0"/>
                                                                                                                                                                                                                                                                          <w:marTop w:val="0"/>
                                                                                                                                                                                                                                                                          <w:marBottom w:val="0"/>
                                                                                                                                                                                                                                                                          <w:divBdr>
                                                                                                                                                                                                                                                                            <w:top w:val="none" w:sz="0" w:space="0" w:color="auto"/>
                                                                                                                                                                                                                                                                            <w:left w:val="none" w:sz="0" w:space="0" w:color="auto"/>
                                                                                                                                                                                                                                                                            <w:bottom w:val="none" w:sz="0" w:space="0" w:color="auto"/>
                                                                                                                                                                                                                                                                            <w:right w:val="none" w:sz="0" w:space="0" w:color="auto"/>
                                                                                                                                                                                                                                                                          </w:divBdr>
                                                                                                                                                                                                                                                                          <w:divsChild>
                                                                                                                                                                                                                                                                            <w:div w:id="590234235">
                                                                                                                                                                                                                                                                              <w:marLeft w:val="0"/>
                                                                                                                                                                                                                                                                              <w:marRight w:val="0"/>
                                                                                                                                                                                                                                                                              <w:marTop w:val="0"/>
                                                                                                                                                                                                                                                                              <w:marBottom w:val="0"/>
                                                                                                                                                                                                                                                                              <w:divBdr>
                                                                                                                                                                                                                                                                                <w:top w:val="none" w:sz="0" w:space="0" w:color="auto"/>
                                                                                                                                                                                                                                                                                <w:left w:val="none" w:sz="0" w:space="0" w:color="auto"/>
                                                                                                                                                                                                                                                                                <w:bottom w:val="none" w:sz="0" w:space="0" w:color="auto"/>
                                                                                                                                                                                                                                                                                <w:right w:val="none" w:sz="0" w:space="0" w:color="auto"/>
                                                                                                                                                                                                                                                                              </w:divBdr>
                                                                                                                                                                                                                                                                              <w:divsChild>
                                                                                                                                                                                                                                                                                <w:div w:id="1253125124">
                                                                                                                                                                                                                                                                                  <w:marLeft w:val="0"/>
                                                                                                                                                                                                                                                                                  <w:marRight w:val="0"/>
                                                                                                                                                                                                                                                                                  <w:marTop w:val="0"/>
                                                                                                                                                                                                                                                                                  <w:marBottom w:val="0"/>
                                                                                                                                                                                                                                                                                  <w:divBdr>
                                                                                                                                                                                                                                                                                    <w:top w:val="none" w:sz="0" w:space="0" w:color="auto"/>
                                                                                                                                                                                                                                                                                    <w:left w:val="none" w:sz="0" w:space="0" w:color="auto"/>
                                                                                                                                                                                                                                                                                    <w:bottom w:val="none" w:sz="0" w:space="0" w:color="auto"/>
                                                                                                                                                                                                                                                                                    <w:right w:val="none" w:sz="0" w:space="0" w:color="auto"/>
                                                                                                                                                                                                                                                                                  </w:divBdr>
                                                                                                                                                                                                                                                                                  <w:divsChild>
                                                                                                                                                                                                                                                                                    <w:div w:id="1222863086">
                                                                                                                                                                                                                                                                                      <w:marLeft w:val="0"/>
                                                                                                                                                                                                                                                                                      <w:marRight w:val="0"/>
                                                                                                                                                                                                                                                                                      <w:marTop w:val="0"/>
                                                                                                                                                                                                                                                                                      <w:marBottom w:val="0"/>
                                                                                                                                                                                                                                                                                      <w:divBdr>
                                                                                                                                                                                                                                                                                        <w:top w:val="none" w:sz="0" w:space="0" w:color="auto"/>
                                                                                                                                                                                                                                                                                        <w:left w:val="none" w:sz="0" w:space="0" w:color="auto"/>
                                                                                                                                                                                                                                                                                        <w:bottom w:val="none" w:sz="0" w:space="0" w:color="auto"/>
                                                                                                                                                                                                                                                                                        <w:right w:val="none" w:sz="0" w:space="0" w:color="auto"/>
                                                                                                                                                                                                                                                                                      </w:divBdr>
                                                                                                                                                                                                                                                                                      <w:divsChild>
                                                                                                                                                                                                                                                                                        <w:div w:id="1137600132">
                                                                                                                                                                                                                                                                                          <w:marLeft w:val="0"/>
                                                                                                                                                                                                                                                                                          <w:marRight w:val="0"/>
                                                                                                                                                                                                                                                                                          <w:marTop w:val="0"/>
                                                                                                                                                                                                                                                                                          <w:marBottom w:val="0"/>
                                                                                                                                                                                                                                                                                          <w:divBdr>
                                                                                                                                                                                                                                                                                            <w:top w:val="none" w:sz="0" w:space="0" w:color="auto"/>
                                                                                                                                                                                                                                                                                            <w:left w:val="none" w:sz="0" w:space="0" w:color="auto"/>
                                                                                                                                                                                                                                                                                            <w:bottom w:val="none" w:sz="0" w:space="0" w:color="auto"/>
                                                                                                                                                                                                                                                                                            <w:right w:val="none" w:sz="0" w:space="0" w:color="auto"/>
                                                                                                                                                                                                                                                                                          </w:divBdr>
                                                                                                                                                                                                                                                                                          <w:divsChild>
                                                                                                                                                                                                                                                                                            <w:div w:id="1301809948">
                                                                                                                                                                                                                                                                                              <w:marLeft w:val="0"/>
                                                                                                                                                                                                                                                                                              <w:marRight w:val="0"/>
                                                                                                                                                                                                                                                                                              <w:marTop w:val="0"/>
                                                                                                                                                                                                                                                                                              <w:marBottom w:val="0"/>
                                                                                                                                                                                                                                                                                              <w:divBdr>
                                                                                                                                                                                                                                                                                                <w:top w:val="none" w:sz="0" w:space="0" w:color="auto"/>
                                                                                                                                                                                                                                                                                                <w:left w:val="none" w:sz="0" w:space="0" w:color="auto"/>
                                                                                                                                                                                                                                                                                                <w:bottom w:val="none" w:sz="0" w:space="0" w:color="auto"/>
                                                                                                                                                                                                                                                                                                <w:right w:val="none" w:sz="0" w:space="0" w:color="auto"/>
                                                                                                                                                                                                                                                                                              </w:divBdr>
                                                                                                                                                                                                                                                                                              <w:divsChild>
                                                                                                                                                                                                                                                                                                <w:div w:id="749041782">
                                                                                                                                                                                                                                                                                                  <w:marLeft w:val="0"/>
                                                                                                                                                                                                                                                                                                  <w:marRight w:val="0"/>
                                                                                                                                                                                                                                                                                                  <w:marTop w:val="0"/>
                                                                                                                                                                                                                                                                                                  <w:marBottom w:val="0"/>
                                                                                                                                                                                                                                                                                                  <w:divBdr>
                                                                                                                                                                                                                                                                                                    <w:top w:val="none" w:sz="0" w:space="0" w:color="auto"/>
                                                                                                                                                                                                                                                                                                    <w:left w:val="none" w:sz="0" w:space="0" w:color="auto"/>
                                                                                                                                                                                                                                                                                                    <w:bottom w:val="none" w:sz="0" w:space="0" w:color="auto"/>
                                                                                                                                                                                                                                                                                                    <w:right w:val="none" w:sz="0" w:space="0" w:color="auto"/>
                                                                                                                                                                                                                                                                                                  </w:divBdr>
                                                                                                                                                                                                                                                                                                  <w:divsChild>
                                                                                                                                                                                                                                                                                                    <w:div w:id="1274749148">
                                                                                                                                                                                                                                                                                                      <w:marLeft w:val="0"/>
                                                                                                                                                                                                                                                                                                      <w:marRight w:val="0"/>
                                                                                                                                                                                                                                                                                                      <w:marTop w:val="0"/>
                                                                                                                                                                                                                                                                                                      <w:marBottom w:val="0"/>
                                                                                                                                                                                                                                                                                                      <w:divBdr>
                                                                                                                                                                                                                                                                                                        <w:top w:val="none" w:sz="0" w:space="0" w:color="auto"/>
                                                                                                                                                                                                                                                                                                        <w:left w:val="none" w:sz="0" w:space="0" w:color="auto"/>
                                                                                                                                                                                                                                                                                                        <w:bottom w:val="none" w:sz="0" w:space="0" w:color="auto"/>
                                                                                                                                                                                                                                                                                                        <w:right w:val="none" w:sz="0" w:space="0" w:color="auto"/>
                                                                                                                                                                                                                                                                                                      </w:divBdr>
                                                                                                                                                                                                                                                                                                      <w:divsChild>
                                                                                                                                                                                                                                                                                                        <w:div w:id="1739548478">
                                                                                                                                                                                                                                                                                                          <w:marLeft w:val="0"/>
                                                                                                                                                                                                                                                                                                          <w:marRight w:val="0"/>
                                                                                                                                                                                                                                                                                                          <w:marTop w:val="0"/>
                                                                                                                                                                                                                                                                                                          <w:marBottom w:val="0"/>
                                                                                                                                                                                                                                                                                                          <w:divBdr>
                                                                                                                                                                                                                                                                                                            <w:top w:val="none" w:sz="0" w:space="0" w:color="auto"/>
                                                                                                                                                                                                                                                                                                            <w:left w:val="none" w:sz="0" w:space="0" w:color="auto"/>
                                                                                                                                                                                                                                                                                                            <w:bottom w:val="none" w:sz="0" w:space="0" w:color="auto"/>
                                                                                                                                                                                                                                                                                                            <w:right w:val="none" w:sz="0" w:space="0" w:color="auto"/>
                                                                                                                                                                                                                                                                                                          </w:divBdr>
                                                                                                                                                                                                                                                                                                          <w:divsChild>
                                                                                                                                                                                                                                                                                                            <w:div w:id="1592659939">
                                                                                                                                                                                                                                                                                                              <w:marLeft w:val="0"/>
                                                                                                                                                                                                                                                                                                              <w:marRight w:val="0"/>
                                                                                                                                                                                                                                                                                                              <w:marTop w:val="0"/>
                                                                                                                                                                                                                                                                                                              <w:marBottom w:val="0"/>
                                                                                                                                                                                                                                                                                                              <w:divBdr>
                                                                                                                                                                                                                                                                                                                <w:top w:val="none" w:sz="0" w:space="0" w:color="auto"/>
                                                                                                                                                                                                                                                                                                                <w:left w:val="none" w:sz="0" w:space="0" w:color="auto"/>
                                                                                                                                                                                                                                                                                                                <w:bottom w:val="none" w:sz="0" w:space="0" w:color="auto"/>
                                                                                                                                                                                                                                                                                                                <w:right w:val="none" w:sz="0" w:space="0" w:color="auto"/>
                                                                                                                                                                                                                                                                                                              </w:divBdr>
                                                                                                                                                                                                                                                                                                              <w:divsChild>
                                                                                                                                                                                                                                                                                                                <w:div w:id="131750111">
                                                                                                                                                                                                                                                                                                                  <w:marLeft w:val="0"/>
                                                                                                                                                                                                                                                                                                                  <w:marRight w:val="0"/>
                                                                                                                                                                                                                                                                                                                  <w:marTop w:val="0"/>
                                                                                                                                                                                                                                                                                                                  <w:marBottom w:val="0"/>
                                                                                                                                                                                                                                                                                                                  <w:divBdr>
                                                                                                                                                                                                                                                                                                                    <w:top w:val="none" w:sz="0" w:space="0" w:color="auto"/>
                                                                                                                                                                                                                                                                                                                    <w:left w:val="none" w:sz="0" w:space="0" w:color="auto"/>
                                                                                                                                                                                                                                                                                                                    <w:bottom w:val="none" w:sz="0" w:space="0" w:color="auto"/>
                                                                                                                                                                                                                                                                                                                    <w:right w:val="none" w:sz="0" w:space="0" w:color="auto"/>
                                                                                                                                                                                                                                                                                                                  </w:divBdr>
                                                                                                                                                                                                                                                                                                                  <w:divsChild>
                                                                                                                                                                                                                                                                                                                    <w:div w:id="293026770">
                                                                                                                                                                                                                                                                                                                      <w:marLeft w:val="0"/>
                                                                                                                                                                                                                                                                                                                      <w:marRight w:val="0"/>
                                                                                                                                                                                                                                                                                                                      <w:marTop w:val="0"/>
                                                                                                                                                                                                                                                                                                                      <w:marBottom w:val="0"/>
                                                                                                                                                                                                                                                                                                                      <w:divBdr>
                                                                                                                                                                                                                                                                                                                        <w:top w:val="none" w:sz="0" w:space="0" w:color="auto"/>
                                                                                                                                                                                                                                                                                                                        <w:left w:val="none" w:sz="0" w:space="0" w:color="auto"/>
                                                                                                                                                                                                                                                                                                                        <w:bottom w:val="none" w:sz="0" w:space="0" w:color="auto"/>
                                                                                                                                                                                                                                                                                                                        <w:right w:val="none" w:sz="0" w:space="0" w:color="auto"/>
                                                                                                                                                                                                                                                                                                                      </w:divBdr>
                                                                                                                                                                                                                                                                                                                      <w:divsChild>
                                                                                                                                                                                                                                                                                                                        <w:div w:id="1111321399">
                                                                                                                                                                                                                                                                                                                          <w:marLeft w:val="0"/>
                                                                                                                                                                                                                                                                                                                          <w:marRight w:val="0"/>
                                                                                                                                                                                                                                                                                                                          <w:marTop w:val="0"/>
                                                                                                                                                                                                                                                                                                                          <w:marBottom w:val="0"/>
                                                                                                                                                                                                                                                                                                                          <w:divBdr>
                                                                                                                                                                                                                                                                                                                            <w:top w:val="none" w:sz="0" w:space="0" w:color="auto"/>
                                                                                                                                                                                                                                                                                                                            <w:left w:val="none" w:sz="0" w:space="0" w:color="auto"/>
                                                                                                                                                                                                                                                                                                                            <w:bottom w:val="none" w:sz="0" w:space="0" w:color="auto"/>
                                                                                                                                                                                                                                                                                                                            <w:right w:val="none" w:sz="0" w:space="0" w:color="auto"/>
                                                                                                                                                                                                                                                                                                                          </w:divBdr>
                                                                                                                                                                                                                                                                                                                          <w:divsChild>
                                                                                                                                                                                                                                                                                                                            <w:div w:id="437335589">
                                                                                                                                                                                                                                                                                                                              <w:marLeft w:val="0"/>
                                                                                                                                                                                                                                                                                                                              <w:marRight w:val="0"/>
                                                                                                                                                                                                                                                                                                                              <w:marTop w:val="0"/>
                                                                                                                                                                                                                                                                                                                              <w:marBottom w:val="0"/>
                                                                                                                                                                                                                                                                                                                              <w:divBdr>
                                                                                                                                                                                                                                                                                                                                <w:top w:val="none" w:sz="0" w:space="0" w:color="auto"/>
                                                                                                                                                                                                                                                                                                                                <w:left w:val="none" w:sz="0" w:space="0" w:color="auto"/>
                                                                                                                                                                                                                                                                                                                                <w:bottom w:val="none" w:sz="0" w:space="0" w:color="auto"/>
                                                                                                                                                                                                                                                                                                                                <w:right w:val="none" w:sz="0" w:space="0" w:color="auto"/>
                                                                                                                                                                                                                                                                                                                              </w:divBdr>
                                                                                                                                                                                                                                                                                                                              <w:divsChild>
                                                                                                                                                                                                                                                                                                                                <w:div w:id="1093623279">
                                                                                                                                                                                                                                                                                                                                  <w:marLeft w:val="0"/>
                                                                                                                                                                                                                                                                                                                                  <w:marRight w:val="0"/>
                                                                                                                                                                                                                                                                                                                                  <w:marTop w:val="0"/>
                                                                                                                                                                                                                                                                                                                                  <w:marBottom w:val="0"/>
                                                                                                                                                                                                                                                                                                                                  <w:divBdr>
                                                                                                                                                                                                                                                                                                                                    <w:top w:val="none" w:sz="0" w:space="0" w:color="auto"/>
                                                                                                                                                                                                                                                                                                                                    <w:left w:val="none" w:sz="0" w:space="0" w:color="auto"/>
                                                                                                                                                                                                                                                                                                                                    <w:bottom w:val="none" w:sz="0" w:space="0" w:color="auto"/>
                                                                                                                                                                                                                                                                                                                                    <w:right w:val="none" w:sz="0" w:space="0" w:color="auto"/>
                                                                                                                                                                                                                                                                                                                                  </w:divBdr>
                                                                                                                                                                                                                                                                                                                                  <w:divsChild>
                                                                                                                                                                                                                                                                                                                                    <w:div w:id="577519230">
                                                                                                                                                                                                                                                                                                                                      <w:marLeft w:val="0"/>
                                                                                                                                                                                                                                                                                                                                      <w:marRight w:val="0"/>
                                                                                                                                                                                                                                                                                                                                      <w:marTop w:val="0"/>
                                                                                                                                                                                                                                                                                                                                      <w:marBottom w:val="0"/>
                                                                                                                                                                                                                                                                                                                                      <w:divBdr>
                                                                                                                                                                                                                                                                                                                                        <w:top w:val="none" w:sz="0" w:space="0" w:color="auto"/>
                                                                                                                                                                                                                                                                                                                                        <w:left w:val="none" w:sz="0" w:space="0" w:color="auto"/>
                                                                                                                                                                                                                                                                                                                                        <w:bottom w:val="none" w:sz="0" w:space="0" w:color="auto"/>
                                                                                                                                                                                                                                                                                                                                        <w:right w:val="none" w:sz="0" w:space="0" w:color="auto"/>
                                                                                                                                                                                                                                                                                                                                      </w:divBdr>
                                                                                                                                                                                                                                                                                                                                      <w:divsChild>
                                                                                                                                                                                                                                                                                                                                        <w:div w:id="928468321">
                                                                                                                                                                                                                                                                                                                                          <w:marLeft w:val="0"/>
                                                                                                                                                                                                                                                                                                                                          <w:marRight w:val="0"/>
                                                                                                                                                                                                                                                                                                                                          <w:marTop w:val="0"/>
                                                                                                                                                                                                                                                                                                                                          <w:marBottom w:val="0"/>
                                                                                                                                                                                                                                                                                                                                          <w:divBdr>
                                                                                                                                                                                                                                                                                                                                            <w:top w:val="none" w:sz="0" w:space="0" w:color="auto"/>
                                                                                                                                                                                                                                                                                                                                            <w:left w:val="none" w:sz="0" w:space="0" w:color="auto"/>
                                                                                                                                                                                                                                                                                                                                            <w:bottom w:val="none" w:sz="0" w:space="0" w:color="auto"/>
                                                                                                                                                                                                                                                                                                                                            <w:right w:val="none" w:sz="0" w:space="0" w:color="auto"/>
                                                                                                                                                                                                                                                                                                                                          </w:divBdr>
                                                                                                                                                                                                                                                                                                                                          <w:divsChild>
                                                                                                                                                                                                                                                                                                                                            <w:div w:id="893272729">
                                                                                                                                                                                                                                                                                                                                              <w:marLeft w:val="0"/>
                                                                                                                                                                                                                                                                                                                                              <w:marRight w:val="0"/>
                                                                                                                                                                                                                                                                                                                                              <w:marTop w:val="0"/>
                                                                                                                                                                                                                                                                                                                                              <w:marBottom w:val="0"/>
                                                                                                                                                                                                                                                                                                                                              <w:divBdr>
                                                                                                                                                                                                                                                                                                                                                <w:top w:val="none" w:sz="0" w:space="0" w:color="auto"/>
                                                                                                                                                                                                                                                                                                                                                <w:left w:val="none" w:sz="0" w:space="0" w:color="auto"/>
                                                                                                                                                                                                                                                                                                                                                <w:bottom w:val="none" w:sz="0" w:space="0" w:color="auto"/>
                                                                                                                                                                                                                                                                                                                                                <w:right w:val="none" w:sz="0" w:space="0" w:color="auto"/>
                                                                                                                                                                                                                                                                                                                                              </w:divBdr>
                                                                                                                                                                                                                                                                                                                                              <w:divsChild>
                                                                                                                                                                                                                                                                                                                                                <w:div w:id="100689574">
                                                                                                                                                                                                                                                                                                                                                  <w:marLeft w:val="0"/>
                                                                                                                                                                                                                                                                                                                                                  <w:marRight w:val="0"/>
                                                                                                                                                                                                                                                                                                                                                  <w:marTop w:val="0"/>
                                                                                                                                                                                                                                                                                                                                                  <w:marBottom w:val="0"/>
                                                                                                                                                                                                                                                                                                                                                  <w:divBdr>
                                                                                                                                                                                                                                                                                                                                                    <w:top w:val="none" w:sz="0" w:space="0" w:color="auto"/>
                                                                                                                                                                                                                                                                                                                                                    <w:left w:val="none" w:sz="0" w:space="0" w:color="auto"/>
                                                                                                                                                                                                                                                                                                                                                    <w:bottom w:val="none" w:sz="0" w:space="0" w:color="auto"/>
                                                                                                                                                                                                                                                                                                                                                    <w:right w:val="none" w:sz="0" w:space="0" w:color="auto"/>
                                                                                                                                                                                                                                                                                                                                                  </w:divBdr>
                                                                                                                                                                                                                                                                                                                                                  <w:divsChild>
                                                                                                                                                                                                                                                                                                                                                    <w:div w:id="161359679">
                                                                                                                                                                                                                                                                                                                                                      <w:marLeft w:val="0"/>
                                                                                                                                                                                                                                                                                                                                                      <w:marRight w:val="0"/>
                                                                                                                                                                                                                                                                                                                                                      <w:marTop w:val="0"/>
                                                                                                                                                                                                                                                                                                                                                      <w:marBottom w:val="0"/>
                                                                                                                                                                                                                                                                                                                                                      <w:divBdr>
                                                                                                                                                                                                                                                                                                                                                        <w:top w:val="none" w:sz="0" w:space="0" w:color="auto"/>
                                                                                                                                                                                                                                                                                                                                                        <w:left w:val="none" w:sz="0" w:space="0" w:color="auto"/>
                                                                                                                                                                                                                                                                                                                                                        <w:bottom w:val="none" w:sz="0" w:space="0" w:color="auto"/>
                                                                                                                                                                                                                                                                                                                                                        <w:right w:val="none" w:sz="0" w:space="0" w:color="auto"/>
                                                                                                                                                                                                                                                                                                                                                      </w:divBdr>
                                                                                                                                                                                                                                                                                                                                                      <w:divsChild>
                                                                                                                                                                                                                                                                                                                                                        <w:div w:id="1620409896">
                                                                                                                                                                                                                                                                                                                                                          <w:marLeft w:val="0"/>
                                                                                                                                                                                                                                                                                                                                                          <w:marRight w:val="0"/>
                                                                                                                                                                                                                                                                                                                                                          <w:marTop w:val="0"/>
                                                                                                                                                                                                                                                                                                                                                          <w:marBottom w:val="0"/>
                                                                                                                                                                                                                                                                                                                                                          <w:divBdr>
                                                                                                                                                                                                                                                                                                                                                            <w:top w:val="none" w:sz="0" w:space="0" w:color="auto"/>
                                                                                                                                                                                                                                                                                                                                                            <w:left w:val="none" w:sz="0" w:space="0" w:color="auto"/>
                                                                                                                                                                                                                                                                                                                                                            <w:bottom w:val="none" w:sz="0" w:space="0" w:color="auto"/>
                                                                                                                                                                                                                                                                                                                                                            <w:right w:val="none" w:sz="0" w:space="0" w:color="auto"/>
                                                                                                                                                                                                                                                                                                                                                          </w:divBdr>
                                                                                                                                                                                                                                                                                                                                                          <w:divsChild>
                                                                                                                                                                                                                                                                                                                                                            <w:div w:id="110394671">
                                                                                                                                                                                                                                                                                                                                                              <w:marLeft w:val="0"/>
                                                                                                                                                                                                                                                                                                                                                              <w:marRight w:val="0"/>
                                                                                                                                                                                                                                                                                                                                                              <w:marTop w:val="0"/>
                                                                                                                                                                                                                                                                                                                                                              <w:marBottom w:val="0"/>
                                                                                                                                                                                                                                                                                                                                                              <w:divBdr>
                                                                                                                                                                                                                                                                                                                                                                <w:top w:val="none" w:sz="0" w:space="0" w:color="auto"/>
                                                                                                                                                                                                                                                                                                                                                                <w:left w:val="none" w:sz="0" w:space="0" w:color="auto"/>
                                                                                                                                                                                                                                                                                                                                                                <w:bottom w:val="none" w:sz="0" w:space="0" w:color="auto"/>
                                                                                                                                                                                                                                                                                                                                                                <w:right w:val="none" w:sz="0" w:space="0" w:color="auto"/>
                                                                                                                                                                                                                                                                                                                                                              </w:divBdr>
                                                                                                                                                                                                                                                                                                                                                              <w:divsChild>
                                                                                                                                                                                                                                                                                                                                                                <w:div w:id="1883394329">
                                                                                                                                                                                                                                                                                                                                                                  <w:marLeft w:val="0"/>
                                                                                                                                                                                                                                                                                                                                                                  <w:marRight w:val="0"/>
                                                                                                                                                                                                                                                                                                                                                                  <w:marTop w:val="0"/>
                                                                                                                                                                                                                                                                                                                                                                  <w:marBottom w:val="0"/>
                                                                                                                                                                                                                                                                                                                                                                  <w:divBdr>
                                                                                                                                                                                                                                                                                                                                                                    <w:top w:val="none" w:sz="0" w:space="0" w:color="auto"/>
                                                                                                                                                                                                                                                                                                                                                                    <w:left w:val="none" w:sz="0" w:space="0" w:color="auto"/>
                                                                                                                                                                                                                                                                                                                                                                    <w:bottom w:val="none" w:sz="0" w:space="0" w:color="auto"/>
                                                                                                                                                                                                                                                                                                                                                                    <w:right w:val="none" w:sz="0" w:space="0" w:color="auto"/>
                                                                                                                                                                                                                                                                                                                                                                  </w:divBdr>
                                                                                                                                                                                                                                                                                                                                                                  <w:divsChild>
                                                                                                                                                                                                                                                                                                                                                                    <w:div w:id="916866294">
                                                                                                                                                                                                                                                                                                                                                                      <w:marLeft w:val="0"/>
                                                                                                                                                                                                                                                                                                                                                                      <w:marRight w:val="0"/>
                                                                                                                                                                                                                                                                                                                                                                      <w:marTop w:val="0"/>
                                                                                                                                                                                                                                                                                                                                                                      <w:marBottom w:val="0"/>
                                                                                                                                                                                                                                                                                                                                                                      <w:divBdr>
                                                                                                                                                                                                                                                                                                                                                                        <w:top w:val="none" w:sz="0" w:space="0" w:color="auto"/>
                                                                                                                                                                                                                                                                                                                                                                        <w:left w:val="none" w:sz="0" w:space="0" w:color="auto"/>
                                                                                                                                                                                                                                                                                                                                                                        <w:bottom w:val="none" w:sz="0" w:space="0" w:color="auto"/>
                                                                                                                                                                                                                                                                                                                                                                        <w:right w:val="none" w:sz="0" w:space="0" w:color="auto"/>
                                                                                                                                                                                                                                                                                                                                                                      </w:divBdr>
                                                                                                                                                                                                                                                                                                                                                                      <w:divsChild>
                                                                                                                                                                                                                                                                                                                                                                        <w:div w:id="1786995784">
                                                                                                                                                                                                                                                                                                                                                                          <w:marLeft w:val="0"/>
                                                                                                                                                                                                                                                                                                                                                                          <w:marRight w:val="0"/>
                                                                                                                                                                                                                                                                                                                                                                          <w:marTop w:val="0"/>
                                                                                                                                                                                                                                                                                                                                                                          <w:marBottom w:val="0"/>
                                                                                                                                                                                                                                                                                                                                                                          <w:divBdr>
                                                                                                                                                                                                                                                                                                                                                                            <w:top w:val="none" w:sz="0" w:space="0" w:color="auto"/>
                                                                                                                                                                                                                                                                                                                                                                            <w:left w:val="none" w:sz="0" w:space="0" w:color="auto"/>
                                                                                                                                                                                                                                                                                                                                                                            <w:bottom w:val="none" w:sz="0" w:space="0" w:color="auto"/>
                                                                                                                                                                                                                                                                                                                                                                            <w:right w:val="none" w:sz="0" w:space="0" w:color="auto"/>
                                                                                                                                                                                                                                                                                                                                                                          </w:divBdr>
                                                                                                                                                                                                                                                                                                                                                                          <w:divsChild>
                                                                                                                                                                                                                                                                                                                                                                            <w:div w:id="881789029">
                                                                                                                                                                                                                                                                                                                                                                              <w:marLeft w:val="0"/>
                                                                                                                                                                                                                                                                                                                                                                              <w:marRight w:val="0"/>
                                                                                                                                                                                                                                                                                                                                                                              <w:marTop w:val="0"/>
                                                                                                                                                                                                                                                                                                                                                                              <w:marBottom w:val="0"/>
                                                                                                                                                                                                                                                                                                                                                                              <w:divBdr>
                                                                                                                                                                                                                                                                                                                                                                                <w:top w:val="none" w:sz="0" w:space="0" w:color="auto"/>
                                                                                                                                                                                                                                                                                                                                                                                <w:left w:val="none" w:sz="0" w:space="0" w:color="auto"/>
                                                                                                                                                                                                                                                                                                                                                                                <w:bottom w:val="none" w:sz="0" w:space="0" w:color="auto"/>
                                                                                                                                                                                                                                                                                                                                                                                <w:right w:val="none" w:sz="0" w:space="0" w:color="auto"/>
                                                                                                                                                                                                                                                                                                                                                                              </w:divBdr>
                                                                                                                                                                                                                                                                                                                                                                              <w:divsChild>
                                                                                                                                                                                                                                                                                                                                                                                <w:div w:id="1584408519">
                                                                                                                                                                                                                                                                                                                                                                                  <w:marLeft w:val="0"/>
                                                                                                                                                                                                                                                                                                                                                                                  <w:marRight w:val="0"/>
                                                                                                                                                                                                                                                                                                                                                                                  <w:marTop w:val="0"/>
                                                                                                                                                                                                                                                                                                                                                                                  <w:marBottom w:val="0"/>
                                                                                                                                                                                                                                                                                                                                                                                  <w:divBdr>
                                                                                                                                                                                                                                                                                                                                                                                    <w:top w:val="none" w:sz="0" w:space="0" w:color="auto"/>
                                                                                                                                                                                                                                                                                                                                                                                    <w:left w:val="none" w:sz="0" w:space="0" w:color="auto"/>
                                                                                                                                                                                                                                                                                                                                                                                    <w:bottom w:val="none" w:sz="0" w:space="0" w:color="auto"/>
                                                                                                                                                                                                                                                                                                                                                                                    <w:right w:val="none" w:sz="0" w:space="0" w:color="auto"/>
                                                                                                                                                                                                                                                                                                                                                                                  </w:divBdr>
                                                                                                                                                                                                                                                                                                                                                                                  <w:divsChild>
                                                                                                                                                                                                                                                                                                                                                                                    <w:div w:id="1820488499">
                                                                                                                                                                                                                                                                                                                                                                                      <w:marLeft w:val="0"/>
                                                                                                                                                                                                                                                                                                                                                                                      <w:marRight w:val="0"/>
                                                                                                                                                                                                                                                                                                                                                                                      <w:marTop w:val="0"/>
                                                                                                                                                                                                                                                                                                                                                                                      <w:marBottom w:val="0"/>
                                                                                                                                                                                                                                                                                                                                                                                      <w:divBdr>
                                                                                                                                                                                                                                                                                                                                                                                        <w:top w:val="none" w:sz="0" w:space="0" w:color="auto"/>
                                                                                                                                                                                                                                                                                                                                                                                        <w:left w:val="none" w:sz="0" w:space="0" w:color="auto"/>
                                                                                                                                                                                                                                                                                                                                                                                        <w:bottom w:val="none" w:sz="0" w:space="0" w:color="auto"/>
                                                                                                                                                                                                                                                                                                                                                                                        <w:right w:val="none" w:sz="0" w:space="0" w:color="auto"/>
                                                                                                                                                                                                                                                                                                                                                                                      </w:divBdr>
                                                                                                                                                                                                                                                                                                                                                                                      <w:divsChild>
                                                                                                                                                                                                                                                                                                                                                                                        <w:div w:id="187108025">
                                                                                                                                                                                                                                                                                                                                                                                          <w:marLeft w:val="0"/>
                                                                                                                                                                                                                                                                                                                                                                                          <w:marRight w:val="0"/>
                                                                                                                                                                                                                                                                                                                                                                                          <w:marTop w:val="0"/>
                                                                                                                                                                                                                                                                                                                                                                                          <w:marBottom w:val="0"/>
                                                                                                                                                                                                                                                                                                                                                                                          <w:divBdr>
                                                                                                                                                                                                                                                                                                                                                                                            <w:top w:val="none" w:sz="0" w:space="0" w:color="auto"/>
                                                                                                                                                                                                                                                                                                                                                                                            <w:left w:val="none" w:sz="0" w:space="0" w:color="auto"/>
                                                                                                                                                                                                                                                                                                                                                                                            <w:bottom w:val="none" w:sz="0" w:space="0" w:color="auto"/>
                                                                                                                                                                                                                                                                                                                                                                                            <w:right w:val="none" w:sz="0" w:space="0" w:color="auto"/>
                                                                                                                                                                                                                                                                                                                                                                                          </w:divBdr>
                                                                                                                                                                                                                                                                                                                                                                                          <w:divsChild>
                                                                                                                                                                                                                                                                                                                                                                                            <w:div w:id="1937011333">
                                                                                                                                                                                                                                                                                                                                                                                              <w:marLeft w:val="0"/>
                                                                                                                                                                                                                                                                                                                                                                                              <w:marRight w:val="0"/>
                                                                                                                                                                                                                                                                                                                                                                                              <w:marTop w:val="0"/>
                                                                                                                                                                                                                                                                                                                                                                                              <w:marBottom w:val="0"/>
                                                                                                                                                                                                                                                                                                                                                                                              <w:divBdr>
                                                                                                                                                                                                                                                                                                                                                                                                <w:top w:val="none" w:sz="0" w:space="0" w:color="auto"/>
                                                                                                                                                                                                                                                                                                                                                                                                <w:left w:val="none" w:sz="0" w:space="0" w:color="auto"/>
                                                                                                                                                                                                                                                                                                                                                                                                <w:bottom w:val="none" w:sz="0" w:space="0" w:color="auto"/>
                                                                                                                                                                                                                                                                                                                                                                                                <w:right w:val="none" w:sz="0" w:space="0" w:color="auto"/>
                                                                                                                                                                                                                                                                                                                                                                                              </w:divBdr>
                                                                                                                                                                                                                                                                                                                                                                                              <w:divsChild>
                                                                                                                                                                                                                                                                                                                                                                                                <w:div w:id="1212694282">
                                                                                                                                                                                                                                                                                                                                                                                                  <w:marLeft w:val="0"/>
                                                                                                                                                                                                                                                                                                                                                                                                  <w:marRight w:val="0"/>
                                                                                                                                                                                                                                                                                                                                                                                                  <w:marTop w:val="0"/>
                                                                                                                                                                                                                                                                                                                                                                                                  <w:marBottom w:val="0"/>
                                                                                                                                                                                                                                                                                                                                                                                                  <w:divBdr>
                                                                                                                                                                                                                                                                                                                                                                                                    <w:top w:val="none" w:sz="0" w:space="0" w:color="auto"/>
                                                                                                                                                                                                                                                                                                                                                                                                    <w:left w:val="none" w:sz="0" w:space="0" w:color="auto"/>
                                                                                                                                                                                                                                                                                                                                                                                                    <w:bottom w:val="none" w:sz="0" w:space="0" w:color="auto"/>
                                                                                                                                                                                                                                                                                                                                                                                                    <w:right w:val="none" w:sz="0" w:space="0" w:color="auto"/>
                                                                                                                                                                                                                                                                                                                                                                                                  </w:divBdr>
                                                                                                                                                                                                                                                                                                                                                                                                  <w:divsChild>
                                                                                                                                                                                                                                                                                                                                                                                                    <w:div w:id="1003707376">
                                                                                                                                                                                                                                                                                                                                                                                                      <w:marLeft w:val="0"/>
                                                                                                                                                                                                                                                                                                                                                                                                      <w:marRight w:val="0"/>
                                                                                                                                                                                                                                                                                                                                                                                                      <w:marTop w:val="0"/>
                                                                                                                                                                                                                                                                                                                                                                                                      <w:marBottom w:val="0"/>
                                                                                                                                                                                                                                                                                                                                                                                                      <w:divBdr>
                                                                                                                                                                                                                                                                                                                                                                                                        <w:top w:val="none" w:sz="0" w:space="0" w:color="auto"/>
                                                                                                                                                                                                                                                                                                                                                                                                        <w:left w:val="none" w:sz="0" w:space="0" w:color="auto"/>
                                                                                                                                                                                                                                                                                                                                                                                                        <w:bottom w:val="none" w:sz="0" w:space="0" w:color="auto"/>
                                                                                                                                                                                                                                                                                                                                                                                                        <w:right w:val="none" w:sz="0" w:space="0" w:color="auto"/>
                                                                                                                                                                                                                                                                                                                                                                                                      </w:divBdr>
                                                                                                                                                                                                                                                                                                                                                                                                      <w:divsChild>
                                                                                                                                                                                                                                                                                                                                                                                                        <w:div w:id="78871906">
                                                                                                                                                                                                                                                                                                                                                                                                          <w:marLeft w:val="0"/>
                                                                                                                                                                                                                                                                                                                                                                                                          <w:marRight w:val="0"/>
                                                                                                                                                                                                                                                                                                                                                                                                          <w:marTop w:val="0"/>
                                                                                                                                                                                                                                                                                                                                                                                                          <w:marBottom w:val="0"/>
                                                                                                                                                                                                                                                                                                                                                                                                          <w:divBdr>
                                                                                                                                                                                                                                                                                                                                                                                                            <w:top w:val="none" w:sz="0" w:space="0" w:color="auto"/>
                                                                                                                                                                                                                                                                                                                                                                                                            <w:left w:val="none" w:sz="0" w:space="0" w:color="auto"/>
                                                                                                                                                                                                                                                                                                                                                                                                            <w:bottom w:val="none" w:sz="0" w:space="0" w:color="auto"/>
                                                                                                                                                                                                                                                                                                                                                                                                            <w:right w:val="none" w:sz="0" w:space="0" w:color="auto"/>
                                                                                                                                                                                                                                                                                                                                                                                                          </w:divBdr>
                                                                                                                                                                                                                                                                                                                                                                                                          <w:divsChild>
                                                                                                                                                                                                                                                                                                                                                                                                            <w:div w:id="959989412">
                                                                                                                                                                                                                                                                                                                                                                                                              <w:marLeft w:val="0"/>
                                                                                                                                                                                                                                                                                                                                                                                                              <w:marRight w:val="0"/>
                                                                                                                                                                                                                                                                                                                                                                                                              <w:marTop w:val="0"/>
                                                                                                                                                                                                                                                                                                                                                                                                              <w:marBottom w:val="0"/>
                                                                                                                                                                                                                                                                                                                                                                                                              <w:divBdr>
                                                                                                                                                                                                                                                                                                                                                                                                                <w:top w:val="none" w:sz="0" w:space="0" w:color="auto"/>
                                                                                                                                                                                                                                                                                                                                                                                                                <w:left w:val="none" w:sz="0" w:space="0" w:color="auto"/>
                                                                                                                                                                                                                                                                                                                                                                                                                <w:bottom w:val="none" w:sz="0" w:space="0" w:color="auto"/>
                                                                                                                                                                                                                                                                                                                                                                                                                <w:right w:val="none" w:sz="0" w:space="0" w:color="auto"/>
                                                                                                                                                                                                                                                                                                                                                                                                              </w:divBdr>
                                                                                                                                                                                                                                                                                                                                                                                                              <w:divsChild>
                                                                                                                                                                                                                                                                                                                                                                                                                <w:div w:id="1769692710">
                                                                                                                                                                                                                                                                                                                                                                                                                  <w:marLeft w:val="0"/>
                                                                                                                                                                                                                                                                                                                                                                                                                  <w:marRight w:val="0"/>
                                                                                                                                                                                                                                                                                                                                                                                                                  <w:marTop w:val="0"/>
                                                                                                                                                                                                                                                                                                                                                                                                                  <w:marBottom w:val="0"/>
                                                                                                                                                                                                                                                                                                                                                                                                                  <w:divBdr>
                                                                                                                                                                                                                                                                                                                                                                                                                    <w:top w:val="none" w:sz="0" w:space="0" w:color="auto"/>
                                                                                                                                                                                                                                                                                                                                                                                                                    <w:left w:val="none" w:sz="0" w:space="0" w:color="auto"/>
                                                                                                                                                                                                                                                                                                                                                                                                                    <w:bottom w:val="none" w:sz="0" w:space="0" w:color="auto"/>
                                                                                                                                                                                                                                                                                                                                                                                                                    <w:right w:val="none" w:sz="0" w:space="0" w:color="auto"/>
                                                                                                                                                                                                                                                                                                                                                                                                                  </w:divBdr>
                                                                                                                                                                                                                                                                                                                                                                                                                  <w:divsChild>
                                                                                                                                                                                                                                                                                                                                                                                                                    <w:div w:id="607468397">
                                                                                                                                                                                                                                                                                                                                                                                                                      <w:marLeft w:val="0"/>
                                                                                                                                                                                                                                                                                                                                                                                                                      <w:marRight w:val="0"/>
                                                                                                                                                                                                                                                                                                                                                                                                                      <w:marTop w:val="0"/>
                                                                                                                                                                                                                                                                                                                                                                                                                      <w:marBottom w:val="0"/>
                                                                                                                                                                                                                                                                                                                                                                                                                      <w:divBdr>
                                                                                                                                                                                                                                                                                                                                                                                                                        <w:top w:val="none" w:sz="0" w:space="0" w:color="auto"/>
                                                                                                                                                                                                                                                                                                                                                                                                                        <w:left w:val="none" w:sz="0" w:space="0" w:color="auto"/>
                                                                                                                                                                                                                                                                                                                                                                                                                        <w:bottom w:val="none" w:sz="0" w:space="0" w:color="auto"/>
                                                                                                                                                                                                                                                                                                                                                                                                                        <w:right w:val="none" w:sz="0" w:space="0" w:color="auto"/>
                                                                                                                                                                                                                                                                                                                                                                                                                      </w:divBdr>
                                                                                                                                                                                                                                                                                                                                                                                                                      <w:divsChild>
                                                                                                                                                                                                                                                                                                                                                                                                                        <w:div w:id="748506078">
                                                                                                                                                                                                                                                                                                                                                                                                                          <w:marLeft w:val="0"/>
                                                                                                                                                                                                                                                                                                                                                                                                                          <w:marRight w:val="0"/>
                                                                                                                                                                                                                                                                                                                                                                                                                          <w:marTop w:val="0"/>
                                                                                                                                                                                                                                                                                                                                                                                                                          <w:marBottom w:val="0"/>
                                                                                                                                                                                                                                                                                                                                                                                                                          <w:divBdr>
                                                                                                                                                                                                                                                                                                                                                                                                                            <w:top w:val="none" w:sz="0" w:space="0" w:color="auto"/>
                                                                                                                                                                                                                                                                                                                                                                                                                            <w:left w:val="none" w:sz="0" w:space="0" w:color="auto"/>
                                                                                                                                                                                                                                                                                                                                                                                                                            <w:bottom w:val="none" w:sz="0" w:space="0" w:color="auto"/>
                                                                                                                                                                                                                                                                                                                                                                                                                            <w:right w:val="none" w:sz="0" w:space="0" w:color="auto"/>
                                                                                                                                                                                                                                                                                                                                                                                                                          </w:divBdr>
                                                                                                                                                                                                                                                                                                                                                                                                                          <w:divsChild>
                                                                                                                                                                                                                                                                                                                                                                                                                            <w:div w:id="41029896">
                                                                                                                                                                                                                                                                                                                                                                                                                              <w:marLeft w:val="0"/>
                                                                                                                                                                                                                                                                                                                                                                                                                              <w:marRight w:val="0"/>
                                                                                                                                                                                                                                                                                                                                                                                                                              <w:marTop w:val="0"/>
                                                                                                                                                                                                                                                                                                                                                                                                                              <w:marBottom w:val="0"/>
                                                                                                                                                                                                                                                                                                                                                                                                                              <w:divBdr>
                                                                                                                                                                                                                                                                                                                                                                                                                                <w:top w:val="none" w:sz="0" w:space="0" w:color="auto"/>
                                                                                                                                                                                                                                                                                                                                                                                                                                <w:left w:val="none" w:sz="0" w:space="0" w:color="auto"/>
                                                                                                                                                                                                                                                                                                                                                                                                                                <w:bottom w:val="none" w:sz="0" w:space="0" w:color="auto"/>
                                                                                                                                                                                                                                                                                                                                                                                                                                <w:right w:val="none" w:sz="0" w:space="0" w:color="auto"/>
                                                                                                                                                                                                                                                                                                                                                                                                                              </w:divBdr>
                                                                                                                                                                                                                                                                                                                                                                                                                              <w:divsChild>
                                                                                                                                                                                                                                                                                                                                                                                                                                <w:div w:id="1543444341">
                                                                                                                                                                                                                                                                                                                                                                                                                                  <w:marLeft w:val="0"/>
                                                                                                                                                                                                                                                                                                                                                                                                                                  <w:marRight w:val="0"/>
                                                                                                                                                                                                                                                                                                                                                                                                                                  <w:marTop w:val="0"/>
                                                                                                                                                                                                                                                                                                                                                                                                                                  <w:marBottom w:val="0"/>
                                                                                                                                                                                                                                                                                                                                                                                                                                  <w:divBdr>
                                                                                                                                                                                                                                                                                                                                                                                                                                    <w:top w:val="none" w:sz="0" w:space="0" w:color="auto"/>
                                                                                                                                                                                                                                                                                                                                                                                                                                    <w:left w:val="none" w:sz="0" w:space="0" w:color="auto"/>
                                                                                                                                                                                                                                                                                                                                                                                                                                    <w:bottom w:val="none" w:sz="0" w:space="0" w:color="auto"/>
                                                                                                                                                                                                                                                                                                                                                                                                                                    <w:right w:val="none" w:sz="0" w:space="0" w:color="auto"/>
                                                                                                                                                                                                                                                                                                                                                                                                                                  </w:divBdr>
                                                                                                                                                                                                                                                                                                                                                                                                                                  <w:divsChild>
                                                                                                                                                                                                                                                                                                                                                                                                                                    <w:div w:id="11496962">
                                                                                                                                                                                                                                                                                                                                                                                                                                      <w:marLeft w:val="0"/>
                                                                                                                                                                                                                                                                                                                                                                                                                                      <w:marRight w:val="0"/>
                                                                                                                                                                                                                                                                                                                                                                                                                                      <w:marTop w:val="0"/>
                                                                                                                                                                                                                                                                                                                                                                                                                                      <w:marBottom w:val="0"/>
                                                                                                                                                                                                                                                                                                                                                                                                                                      <w:divBdr>
                                                                                                                                                                                                                                                                                                                                                                                                                                        <w:top w:val="none" w:sz="0" w:space="0" w:color="auto"/>
                                                                                                                                                                                                                                                                                                                                                                                                                                        <w:left w:val="none" w:sz="0" w:space="0" w:color="auto"/>
                                                                                                                                                                                                                                                                                                                                                                                                                                        <w:bottom w:val="none" w:sz="0" w:space="0" w:color="auto"/>
                                                                                                                                                                                                                                                                                                                                                                                                                                        <w:right w:val="none" w:sz="0" w:space="0" w:color="auto"/>
                                                                                                                                                                                                                                                                                                                                                                                                                                      </w:divBdr>
                                                                                                                                                                                                                                                                                                                                                                                                                                      <w:divsChild>
                                                                                                                                                                                                                                                                                                                                                                                                                                        <w:div w:id="194925366">
                                                                                                                                                                                                                                                                                                                                                                                                                                          <w:marLeft w:val="0"/>
                                                                                                                                                                                                                                                                                                                                                                                                                                          <w:marRight w:val="0"/>
                                                                                                                                                                                                                                                                                                                                                                                                                                          <w:marTop w:val="0"/>
                                                                                                                                                                                                                                                                                                                                                                                                                                          <w:marBottom w:val="0"/>
                                                                                                                                                                                                                                                                                                                                                                                                                                          <w:divBdr>
                                                                                                                                                                                                                                                                                                                                                                                                                                            <w:top w:val="none" w:sz="0" w:space="0" w:color="auto"/>
                                                                                                                                                                                                                                                                                                                                                                                                                                            <w:left w:val="none" w:sz="0" w:space="0" w:color="auto"/>
                                                                                                                                                                                                                                                                                                                                                                                                                                            <w:bottom w:val="none" w:sz="0" w:space="0" w:color="auto"/>
                                                                                                                                                                                                                                                                                                                                                                                                                                            <w:right w:val="none" w:sz="0" w:space="0" w:color="auto"/>
                                                                                                                                                                                                                                                                                                                                                                                                                                          </w:divBdr>
                                                                                                                                                                                                                                                                                                                                                                                                                                          <w:divsChild>
                                                                                                                                                                                                                                                                                                                                                                                                                                            <w:div w:id="495534569">
                                                                                                                                                                                                                                                                                                                                                                                                                                              <w:marLeft w:val="0"/>
                                                                                                                                                                                                                                                                                                                                                                                                                                              <w:marRight w:val="0"/>
                                                                                                                                                                                                                                                                                                                                                                                                                                              <w:marTop w:val="0"/>
                                                                                                                                                                                                                                                                                                                                                                                                                                              <w:marBottom w:val="0"/>
                                                                                                                                                                                                                                                                                                                                                                                                                                              <w:divBdr>
                                                                                                                                                                                                                                                                                                                                                                                                                                                <w:top w:val="none" w:sz="0" w:space="0" w:color="auto"/>
                                                                                                                                                                                                                                                                                                                                                                                                                                                <w:left w:val="none" w:sz="0" w:space="0" w:color="auto"/>
                                                                                                                                                                                                                                                                                                                                                                                                                                                <w:bottom w:val="none" w:sz="0" w:space="0" w:color="auto"/>
                                                                                                                                                                                                                                                                                                                                                                                                                                                <w:right w:val="none" w:sz="0" w:space="0" w:color="auto"/>
                                                                                                                                                                                                                                                                                                                                                                                                                                              </w:divBdr>
                                                                                                                                                                                                                                                                                                                                                                                                                                              <w:divsChild>
                                                                                                                                                                                                                                                                                                                                                                                                                                                <w:div w:id="153496778">
                                                                                                                                                                                                                                                                                                                                                                                                                                                  <w:marLeft w:val="0"/>
                                                                                                                                                                                                                                                                                                                                                                                                                                                  <w:marRight w:val="0"/>
                                                                                                                                                                                                                                                                                                                                                                                                                                                  <w:marTop w:val="0"/>
                                                                                                                                                                                                                                                                                                                                                                                                                                                  <w:marBottom w:val="0"/>
                                                                                                                                                                                                                                                                                                                                                                                                                                                  <w:divBdr>
                                                                                                                                                                                                                                                                                                                                                                                                                                                    <w:top w:val="none" w:sz="0" w:space="0" w:color="auto"/>
                                                                                                                                                                                                                                                                                                                                                                                                                                                    <w:left w:val="none" w:sz="0" w:space="0" w:color="auto"/>
                                                                                                                                                                                                                                                                                                                                                                                                                                                    <w:bottom w:val="none" w:sz="0" w:space="0" w:color="auto"/>
                                                                                                                                                                                                                                                                                                                                                                                                                                                    <w:right w:val="none" w:sz="0" w:space="0" w:color="auto"/>
                                                                                                                                                                                                                                                                                                                                                                                                                                                  </w:divBdr>
                                                                                                                                                                                                                                                                                                                                                                                                                                                  <w:divsChild>
                                                                                                                                                                                                                                                                                                                                                                                                                                                    <w:div w:id="1771392490">
                                                                                                                                                                                                                                                                                                                                                                                                                                                      <w:marLeft w:val="0"/>
                                                                                                                                                                                                                                                                                                                                                                                                                                                      <w:marRight w:val="0"/>
                                                                                                                                                                                                                                                                                                                                                                                                                                                      <w:marTop w:val="0"/>
                                                                                                                                                                                                                                                                                                                                                                                                                                                      <w:marBottom w:val="0"/>
                                                                                                                                                                                                                                                                                                                                                                                                                                                      <w:divBdr>
                                                                                                                                                                                                                                                                                                                                                                                                                                                        <w:top w:val="none" w:sz="0" w:space="0" w:color="auto"/>
                                                                                                                                                                                                                                                                                                                                                                                                                                                        <w:left w:val="none" w:sz="0" w:space="0" w:color="auto"/>
                                                                                                                                                                                                                                                                                                                                                                                                                                                        <w:bottom w:val="none" w:sz="0" w:space="0" w:color="auto"/>
                                                                                                                                                                                                                                                                                                                                                                                                                                                        <w:right w:val="none" w:sz="0" w:space="0" w:color="auto"/>
                                                                                                                                                                                                                                                                                                                                                                                                                                                      </w:divBdr>
                                                                                                                                                                                                                                                                                                                                                                                                                                                      <w:divsChild>
                                                                                                                                                                                                                                                                                                                                                                                                                                                        <w:div w:id="1404109457">
                                                                                                                                                                                                                                                                                                                                                                                                                                                          <w:marLeft w:val="0"/>
                                                                                                                                                                                                                                                                                                                                                                                                                                                          <w:marRight w:val="0"/>
                                                                                                                                                                                                                                                                                                                                                                                                                                                          <w:marTop w:val="0"/>
                                                                                                                                                                                                                                                                                                                                                                                                                                                          <w:marBottom w:val="0"/>
                                                                                                                                                                                                                                                                                                                                                                                                                                                          <w:divBdr>
                                                                                                                                                                                                                                                                                                                                                                                                                                                            <w:top w:val="none" w:sz="0" w:space="0" w:color="auto"/>
                                                                                                                                                                                                                                                                                                                                                                                                                                                            <w:left w:val="none" w:sz="0" w:space="0" w:color="auto"/>
                                                                                                                                                                                                                                                                                                                                                                                                                                                            <w:bottom w:val="none" w:sz="0" w:space="0" w:color="auto"/>
                                                                                                                                                                                                                                                                                                                                                                                                                                                            <w:right w:val="none" w:sz="0" w:space="0" w:color="auto"/>
                                                                                                                                                                                                                                                                                                                                                                                                                                                          </w:divBdr>
                                                                                                                                                                                                                                                                                                                                                                                                                                                          <w:divsChild>
                                                                                                                                                                                                                                                                                                                                                                                                                                                            <w:div w:id="112797214">
                                                                                                                                                                                                                                                                                                                                                                                                                                                              <w:marLeft w:val="0"/>
                                                                                                                                                                                                                                                                                                                                                                                                                                                              <w:marRight w:val="0"/>
                                                                                                                                                                                                                                                                                                                                                                                                                                                              <w:marTop w:val="0"/>
                                                                                                                                                                                                                                                                                                                                                                                                                                                              <w:marBottom w:val="0"/>
                                                                                                                                                                                                                                                                                                                                                                                                                                                              <w:divBdr>
                                                                                                                                                                                                                                                                                                                                                                                                                                                                <w:top w:val="none" w:sz="0" w:space="0" w:color="auto"/>
                                                                                                                                                                                                                                                                                                                                                                                                                                                                <w:left w:val="none" w:sz="0" w:space="0" w:color="auto"/>
                                                                                                                                                                                                                                                                                                                                                                                                                                                                <w:bottom w:val="none" w:sz="0" w:space="0" w:color="auto"/>
                                                                                                                                                                                                                                                                                                                                                                                                                                                                <w:right w:val="none" w:sz="0" w:space="0" w:color="auto"/>
                                                                                                                                                                                                                                                                                                                                                                                                                                                              </w:divBdr>
                                                                                                                                                                                                                                                                                                                                                                                                                                                              <w:divsChild>
                                                                                                                                                                                                                                                                                                                                                                                                                                                                <w:div w:id="836313237">
                                                                                                                                                                                                                                                                                                                                                                                                                                                                  <w:marLeft w:val="0"/>
                                                                                                                                                                                                                                                                                                                                                                                                                                                                  <w:marRight w:val="0"/>
                                                                                                                                                                                                                                                                                                                                                                                                                                                                  <w:marTop w:val="0"/>
                                                                                                                                                                                                                                                                                                                                                                                                                                                                  <w:marBottom w:val="0"/>
                                                                                                                                                                                                                                                                                                                                                                                                                                                                  <w:divBdr>
                                                                                                                                                                                                                                                                                                                                                                                                                                                                    <w:top w:val="none" w:sz="0" w:space="0" w:color="auto"/>
                                                                                                                                                                                                                                                                                                                                                                                                                                                                    <w:left w:val="none" w:sz="0" w:space="0" w:color="auto"/>
                                                                                                                                                                                                                                                                                                                                                                                                                                                                    <w:bottom w:val="none" w:sz="0" w:space="0" w:color="auto"/>
                                                                                                                                                                                                                                                                                                                                                                                                                                                                    <w:right w:val="none" w:sz="0" w:space="0" w:color="auto"/>
                                                                                                                                                                                                                                                                                                                                                                                                                                                                  </w:divBdr>
                                                                                                                                                                                                                                                                                                                                                                                                                                                                  <w:divsChild>
                                                                                                                                                                                                                                                                                                                                                                                                                                                                    <w:div w:id="666322182">
                                                                                                                                                                                                                                                                                                                                                                                                                                                                      <w:marLeft w:val="0"/>
                                                                                                                                                                                                                                                                                                                                                                                                                                                                      <w:marRight w:val="0"/>
                                                                                                                                                                                                                                                                                                                                                                                                                                                                      <w:marTop w:val="0"/>
                                                                                                                                                                                                                                                                                                                                                                                                                                                                      <w:marBottom w:val="0"/>
                                                                                                                                                                                                                                                                                                                                                                                                                                                                      <w:divBdr>
                                                                                                                                                                                                                                                                                                                                                                                                                                                                        <w:top w:val="none" w:sz="0" w:space="0" w:color="auto"/>
                                                                                                                                                                                                                                                                                                                                                                                                                                                                        <w:left w:val="none" w:sz="0" w:space="0" w:color="auto"/>
                                                                                                                                                                                                                                                                                                                                                                                                                                                                        <w:bottom w:val="none" w:sz="0" w:space="0" w:color="auto"/>
                                                                                                                                                                                                                                                                                                                                                                                                                                                                        <w:right w:val="none" w:sz="0" w:space="0" w:color="auto"/>
                                                                                                                                                                                                                                                                                                                                                                                                                                                                      </w:divBdr>
                                                                                                                                                                                                                                                                                                                                                                                                                                                                      <w:divsChild>
                                                                                                                                                                                                                                                                                                                                                                                                                                                                        <w:div w:id="9768044">
                                                                                                                                                                                                                                                                                                                                                                                                                                                                          <w:marLeft w:val="0"/>
                                                                                                                                                                                                                                                                                                                                                                                                                                                                          <w:marRight w:val="0"/>
                                                                                                                                                                                                                                                                                                                                                                                                                                                                          <w:marTop w:val="0"/>
                                                                                                                                                                                                                                                                                                                                                                                                                                                                          <w:marBottom w:val="0"/>
                                                                                                                                                                                                                                                                                                                                                                                                                                                                          <w:divBdr>
                                                                                                                                                                                                                                                                                                                                                                                                                                                                            <w:top w:val="none" w:sz="0" w:space="0" w:color="auto"/>
                                                                                                                                                                                                                                                                                                                                                                                                                                                                            <w:left w:val="none" w:sz="0" w:space="0" w:color="auto"/>
                                                                                                                                                                                                                                                                                                                                                                                                                                                                            <w:bottom w:val="none" w:sz="0" w:space="0" w:color="auto"/>
                                                                                                                                                                                                                                                                                                                                                                                                                                                                            <w:right w:val="none" w:sz="0" w:space="0" w:color="auto"/>
                                                                                                                                                                                                                                                                                                                                                                                                                                                                          </w:divBdr>
                                                                                                                                                                                                                                                                                                                                                                                                                                                                          <w:divsChild>
                                                                                                                                                                                                                                                                                                                                                                                                                                                                            <w:div w:id="1964312349">
                                                                                                                                                                                                                                                                                                                                                                                                                                                                              <w:marLeft w:val="0"/>
                                                                                                                                                                                                                                                                                                                                                                                                                                                                              <w:marRight w:val="0"/>
                                                                                                                                                                                                                                                                                                                                                                                                                                                                              <w:marTop w:val="0"/>
                                                                                                                                                                                                                                                                                                                                                                                                                                                                              <w:marBottom w:val="0"/>
                                                                                                                                                                                                                                                                                                                                                                                                                                                                              <w:divBdr>
                                                                                                                                                                                                                                                                                                                                                                                                                                                                                <w:top w:val="none" w:sz="0" w:space="0" w:color="auto"/>
                                                                                                                                                                                                                                                                                                                                                                                                                                                                                <w:left w:val="none" w:sz="0" w:space="0" w:color="auto"/>
                                                                                                                                                                                                                                                                                                                                                                                                                                                                                <w:bottom w:val="none" w:sz="0" w:space="0" w:color="auto"/>
                                                                                                                                                                                                                                                                                                                                                                                                                                                                                <w:right w:val="none" w:sz="0" w:space="0" w:color="auto"/>
                                                                                                                                                                                                                                                                                                                                                                                                                                                                              </w:divBdr>
                                                                                                                                                                                                                                                                                                                                                                                                                                                                              <w:divsChild>
                                                                                                                                                                                                                                                                                                                                                                                                                                                                                <w:div w:id="1760327043">
                                                                                                                                                                                                                                                                                                                                                                                                                                                                                  <w:marLeft w:val="0"/>
                                                                                                                                                                                                                                                                                                                                                                                                                                                                                  <w:marRight w:val="0"/>
                                                                                                                                                                                                                                                                                                                                                                                                                                                                                  <w:marTop w:val="0"/>
                                                                                                                                                                                                                                                                                                                                                                                                                                                                                  <w:marBottom w:val="0"/>
                                                                                                                                                                                                                                                                                                                                                                                                                                                                                  <w:divBdr>
                                                                                                                                                                                                                                                                                                                                                                                                                                                                                    <w:top w:val="none" w:sz="0" w:space="0" w:color="auto"/>
                                                                                                                                                                                                                                                                                                                                                                                                                                                                                    <w:left w:val="none" w:sz="0" w:space="0" w:color="auto"/>
                                                                                                                                                                                                                                                                                                                                                                                                                                                                                    <w:bottom w:val="none" w:sz="0" w:space="0" w:color="auto"/>
                                                                                                                                                                                                                                                                                                                                                                                                                                                                                    <w:right w:val="none" w:sz="0" w:space="0" w:color="auto"/>
                                                                                                                                                                                                                                                                                                                                                                                                                                                                                  </w:divBdr>
                                                                                                                                                                                                                                                                                                                                                                                                                                                                                  <w:divsChild>
                                                                                                                                                                                                                                                                                                                                                                                                                                                                                    <w:div w:id="1115782877">
                                                                                                                                                                                                                                                                                                                                                                                                                                                                                      <w:marLeft w:val="0"/>
                                                                                                                                                                                                                                                                                                                                                                                                                                                                                      <w:marRight w:val="0"/>
                                                                                                                                                                                                                                                                                                                                                                                                                                                                                      <w:marTop w:val="0"/>
                                                                                                                                                                                                                                                                                                                                                                                                                                                                                      <w:marBottom w:val="0"/>
                                                                                                                                                                                                                                                                                                                                                                                                                                                                                      <w:divBdr>
                                                                                                                                                                                                                                                                                                                                                                                                                                                                                        <w:top w:val="none" w:sz="0" w:space="0" w:color="auto"/>
                                                                                                                                                                                                                                                                                                                                                                                                                                                                                        <w:left w:val="none" w:sz="0" w:space="0" w:color="auto"/>
                                                                                                                                                                                                                                                                                                                                                                                                                                                                                        <w:bottom w:val="none" w:sz="0" w:space="0" w:color="auto"/>
                                                                                                                                                                                                                                                                                                                                                                                                                                                                                        <w:right w:val="none" w:sz="0" w:space="0" w:color="auto"/>
                                                                                                                                                                                                                                                                                                                                                                                                                                                                                      </w:divBdr>
                                                                                                                                                                                                                                                                                                                                                                                                                                                                                      <w:divsChild>
                                                                                                                                                                                                                                                                                                                                                                                                                                                                                        <w:div w:id="1269578162">
                                                                                                                                                                                                                                                                                                                                                                                                                                                                                          <w:marLeft w:val="0"/>
                                                                                                                                                                                                                                                                                                                                                                                                                                                                                          <w:marRight w:val="0"/>
                                                                                                                                                                                                                                                                                                                                                                                                                                                                                          <w:marTop w:val="0"/>
                                                                                                                                                                                                                                                                                                                                                                                                                                                                                          <w:marBottom w:val="0"/>
                                                                                                                                                                                                                                                                                                                                                                                                                                                                                          <w:divBdr>
                                                                                                                                                                                                                                                                                                                                                                                                                                                                                            <w:top w:val="none" w:sz="0" w:space="0" w:color="auto"/>
                                                                                                                                                                                                                                                                                                                                                                                                                                                                                            <w:left w:val="none" w:sz="0" w:space="0" w:color="auto"/>
                                                                                                                                                                                                                                                                                                                                                                                                                                                                                            <w:bottom w:val="none" w:sz="0" w:space="0" w:color="auto"/>
                                                                                                                                                                                                                                                                                                                                                                                                                                                                                            <w:right w:val="none" w:sz="0" w:space="0" w:color="auto"/>
                                                                                                                                                                                                                                                                                                                                                                                                                                                                                          </w:divBdr>
                                                                                                                                                                                                                                                                                                                                                                                                                                                                                          <w:divsChild>
                                                                                                                                                                                                                                                                                                                                                                                                                                                                                            <w:div w:id="1520923796">
                                                                                                                                                                                                                                                                                                                                                                                                                                                                                              <w:marLeft w:val="0"/>
                                                                                                                                                                                                                                                                                                                                                                                                                                                                                              <w:marRight w:val="0"/>
                                                                                                                                                                                                                                                                                                                                                                                                                                                                                              <w:marTop w:val="0"/>
                                                                                                                                                                                                                                                                                                                                                                                                                                                                                              <w:marBottom w:val="0"/>
                                                                                                                                                                                                                                                                                                                                                                                                                                                                                              <w:divBdr>
                                                                                                                                                                                                                                                                                                                                                                                                                                                                                                <w:top w:val="none" w:sz="0" w:space="0" w:color="auto"/>
                                                                                                                                                                                                                                                                                                                                                                                                                                                                                                <w:left w:val="none" w:sz="0" w:space="0" w:color="auto"/>
                                                                                                                                                                                                                                                                                                                                                                                                                                                                                                <w:bottom w:val="none" w:sz="0" w:space="0" w:color="auto"/>
                                                                                                                                                                                                                                                                                                                                                                                                                                                                                                <w:right w:val="none" w:sz="0" w:space="0" w:color="auto"/>
                                                                                                                                                                                                                                                                                                                                                                                                                                                                                              </w:divBdr>
                                                                                                                                                                                                                                                                                                                                                                                                                                                                                              <w:divsChild>
                                                                                                                                                                                                                                                                                                                                                                                                                                                                                                <w:div w:id="236520866">
                                                                                                                                                                                                                                                                                                                                                                                                                                                                                                  <w:marLeft w:val="0"/>
                                                                                                                                                                                                                                                                                                                                                                                                                                                                                                  <w:marRight w:val="0"/>
                                                                                                                                                                                                                                                                                                                                                                                                                                                                                                  <w:marTop w:val="0"/>
                                                                                                                                                                                                                                                                                                                                                                                                                                                                                                  <w:marBottom w:val="0"/>
                                                                                                                                                                                                                                                                                                                                                                                                                                                                                                  <w:divBdr>
                                                                                                                                                                                                                                                                                                                                                                                                                                                                                                    <w:top w:val="none" w:sz="0" w:space="0" w:color="auto"/>
                                                                                                                                                                                                                                                                                                                                                                                                                                                                                                    <w:left w:val="none" w:sz="0" w:space="0" w:color="auto"/>
                                                                                                                                                                                                                                                                                                                                                                                                                                                                                                    <w:bottom w:val="none" w:sz="0" w:space="0" w:color="auto"/>
                                                                                                                                                                                                                                                                                                                                                                                                                                                                                                    <w:right w:val="none" w:sz="0" w:space="0" w:color="auto"/>
                                                                                                                                                                                                                                                                                                                                                                                                                                                                                                  </w:divBdr>
                                                                                                                                                                                                                                                                                                                                                                                                                                                                                                  <w:divsChild>
                                                                                                                                                                                                                                                                                                                                                                                                                                                                                                    <w:div w:id="524907756">
                                                                                                                                                                                                                                                                                                                                                                                                                                                                                                      <w:marLeft w:val="0"/>
                                                                                                                                                                                                                                                                                                                                                                                                                                                                                                      <w:marRight w:val="0"/>
                                                                                                                                                                                                                                                                                                                                                                                                                                                                                                      <w:marTop w:val="0"/>
                                                                                                                                                                                                                                                                                                                                                                                                                                                                                                      <w:marBottom w:val="0"/>
                                                                                                                                                                                                                                                                                                                                                                                                                                                                                                      <w:divBdr>
                                                                                                                                                                                                                                                                                                                                                                                                                                                                                                        <w:top w:val="none" w:sz="0" w:space="0" w:color="auto"/>
                                                                                                                                                                                                                                                                                                                                                                                                                                                                                                        <w:left w:val="none" w:sz="0" w:space="0" w:color="auto"/>
                                                                                                                                                                                                                                                                                                                                                                                                                                                                                                        <w:bottom w:val="none" w:sz="0" w:space="0" w:color="auto"/>
                                                                                                                                                                                                                                                                                                                                                                                                                                                                                                        <w:right w:val="none" w:sz="0" w:space="0" w:color="auto"/>
                                                                                                                                                                                                                                                                                                                                                                                                                                                                                                      </w:divBdr>
                                                                                                                                                                                                                                                                                                                                                                                                                                                                                                      <w:divsChild>
                                                                                                                                                                                                                                                                                                                                                                                                                                                                                                        <w:div w:id="1055466379">
                                                                                                                                                                                                                                                                                                                                                                                                                                                                                                          <w:marLeft w:val="0"/>
                                                                                                                                                                                                                                                                                                                                                                                                                                                                                                          <w:marRight w:val="0"/>
                                                                                                                                                                                                                                                                                                                                                                                                                                                                                                          <w:marTop w:val="0"/>
                                                                                                                                                                                                                                                                                                                                                                                                                                                                                                          <w:marBottom w:val="0"/>
                                                                                                                                                                                                                                                                                                                                                                                                                                                                                                          <w:divBdr>
                                                                                                                                                                                                                                                                                                                                                                                                                                                                                                            <w:top w:val="none" w:sz="0" w:space="0" w:color="auto"/>
                                                                                                                                                                                                                                                                                                                                                                                                                                                                                                            <w:left w:val="none" w:sz="0" w:space="0" w:color="auto"/>
                                                                                                                                                                                                                                                                                                                                                                                                                                                                                                            <w:bottom w:val="none" w:sz="0" w:space="0" w:color="auto"/>
                                                                                                                                                                                                                                                                                                                                                                                                                                                                                                            <w:right w:val="none" w:sz="0" w:space="0" w:color="auto"/>
                                                                                                                                                                                                                                                                                                                                                                                                                                                                                                          </w:divBdr>
                                                                                                                                                                                                                                                                                                                                                                                                                                                                                                          <w:divsChild>
                                                                                                                                                                                                                                                                                                                                                                                                                                                                                                            <w:div w:id="1921063168">
                                                                                                                                                                                                                                                                                                                                                                                                                                                                                                              <w:marLeft w:val="0"/>
                                                                                                                                                                                                                                                                                                                                                                                                                                                                                                              <w:marRight w:val="0"/>
                                                                                                                                                                                                                                                                                                                                                                                                                                                                                                              <w:marTop w:val="0"/>
                                                                                                                                                                                                                                                                                                                                                                                                                                                                                                              <w:marBottom w:val="0"/>
                                                                                                                                                                                                                                                                                                                                                                                                                                                                                                              <w:divBdr>
                                                                                                                                                                                                                                                                                                                                                                                                                                                                                                                <w:top w:val="none" w:sz="0" w:space="0" w:color="auto"/>
                                                                                                                                                                                                                                                                                                                                                                                                                                                                                                                <w:left w:val="none" w:sz="0" w:space="0" w:color="auto"/>
                                                                                                                                                                                                                                                                                                                                                                                                                                                                                                                <w:bottom w:val="none" w:sz="0" w:space="0" w:color="auto"/>
                                                                                                                                                                                                                                                                                                                                                                                                                                                                                                                <w:right w:val="none" w:sz="0" w:space="0" w:color="auto"/>
                                                                                                                                                                                                                                                                                                                                                                                                                                                                                                              </w:divBdr>
                                                                                                                                                                                                                                                                                                                                                                                                                                                                                                              <w:divsChild>
                                                                                                                                                                                                                                                                                                                                                                                                                                                                                                                <w:div w:id="327947201">
                                                                                                                                                                                                                                                                                                                                                                                                                                                                                                                  <w:marLeft w:val="0"/>
                                                                                                                                                                                                                                                                                                                                                                                                                                                                                                                  <w:marRight w:val="0"/>
                                                                                                                                                                                                                                                                                                                                                                                                                                                                                                                  <w:marTop w:val="0"/>
                                                                                                                                                                                                                                                                                                                                                                                                                                                                                                                  <w:marBottom w:val="0"/>
                                                                                                                                                                                                                                                                                                                                                                                                                                                                                                                  <w:divBdr>
                                                                                                                                                                                                                                                                                                                                                                                                                                                                                                                    <w:top w:val="none" w:sz="0" w:space="0" w:color="auto"/>
                                                                                                                                                                                                                                                                                                                                                                                                                                                                                                                    <w:left w:val="none" w:sz="0" w:space="0" w:color="auto"/>
                                                                                                                                                                                                                                                                                                                                                                                                                                                                                                                    <w:bottom w:val="none" w:sz="0" w:space="0" w:color="auto"/>
                                                                                                                                                                                                                                                                                                                                                                                                                                                                                                                    <w:right w:val="none" w:sz="0" w:space="0" w:color="auto"/>
                                                                                                                                                                                                                                                                                                                                                                                                                                                                                                                  </w:divBdr>
                                                                                                                                                                                                                                                                                                                                                                                                                                                                                                                  <w:divsChild>
                                                                                                                                                                                                                                                                                                                                                                                                                                                                                                                    <w:div w:id="703092334">
                                                                                                                                                                                                                                                                                                                                                                                                                                                                                                                      <w:marLeft w:val="0"/>
                                                                                                                                                                                                                                                                                                                                                                                                                                                                                                                      <w:marRight w:val="0"/>
                                                                                                                                                                                                                                                                                                                                                                                                                                                                                                                      <w:marTop w:val="0"/>
                                                                                                                                                                                                                                                                                                                                                                                                                                                                                                                      <w:marBottom w:val="0"/>
                                                                                                                                                                                                                                                                                                                                                                                                                                                                                                                      <w:divBdr>
                                                                                                                                                                                                                                                                                                                                                                                                                                                                                                                        <w:top w:val="none" w:sz="0" w:space="0" w:color="auto"/>
                                                                                                                                                                                                                                                                                                                                                                                                                                                                                                                        <w:left w:val="none" w:sz="0" w:space="0" w:color="auto"/>
                                                                                                                                                                                                                                                                                                                                                                                                                                                                                                                        <w:bottom w:val="none" w:sz="0" w:space="0" w:color="auto"/>
                                                                                                                                                                                                                                                                                                                                                                                                                                                                                                                        <w:right w:val="none" w:sz="0" w:space="0" w:color="auto"/>
                                                                                                                                                                                                                                                                                                                                                                                                                                                                                                                      </w:divBdr>
                                                                                                                                                                                                                                                                                                                                                                                                                                                                                                                      <w:divsChild>
                                                                                                                                                                                                                                                                                                                                                                                                                                                                                                                        <w:div w:id="132404099">
                                                                                                                                                                                                                                                                                                                                                                                                                                                                                                                          <w:marLeft w:val="0"/>
                                                                                                                                                                                                                                                                                                                                                                                                                                                                                                                          <w:marRight w:val="0"/>
                                                                                                                                                                                                                                                                                                                                                                                                                                                                                                                          <w:marTop w:val="0"/>
                                                                                                                                                                                                                                                                                                                                                                                                                                                                                                                          <w:marBottom w:val="0"/>
                                                                                                                                                                                                                                                                                                                                                                                                                                                                                                                          <w:divBdr>
                                                                                                                                                                                                                                                                                                                                                                                                                                                                                                                            <w:top w:val="none" w:sz="0" w:space="0" w:color="auto"/>
                                                                                                                                                                                                                                                                                                                                                                                                                                                                                                                            <w:left w:val="none" w:sz="0" w:space="0" w:color="auto"/>
                                                                                                                                                                                                                                                                                                                                                                                                                                                                                                                            <w:bottom w:val="none" w:sz="0" w:space="0" w:color="auto"/>
                                                                                                                                                                                                                                                                                                                                                                                                                                                                                                                            <w:right w:val="none" w:sz="0" w:space="0" w:color="auto"/>
                                                                                                                                                                                                                                                                                                                                                                                                                                                                                                                          </w:divBdr>
                                                                                                                                                                                                                                                                                                                                                                                                                                                                                                                          <w:divsChild>
                                                                                                                                                                                                                                                                                                                                                                                                                                                                                                                            <w:div w:id="160375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image" Target="media/image6.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1623A3-93C9-4C88-98CB-4B872FE12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809</Words>
  <Characters>21713</Characters>
  <Application>Microsoft Office Word</Application>
  <DocSecurity>0</DocSecurity>
  <Lines>180</Lines>
  <Paragraphs>50</Paragraphs>
  <ScaleCrop>false</ScaleCrop>
  <HeadingPairs>
    <vt:vector size="6" baseType="variant">
      <vt:variant>
        <vt:lpstr>Título</vt:lpstr>
      </vt:variant>
      <vt:variant>
        <vt:i4>1</vt:i4>
      </vt:variant>
      <vt:variant>
        <vt:lpstr>Títol</vt:lpstr>
      </vt:variant>
      <vt:variant>
        <vt:i4>1</vt:i4>
      </vt:variant>
      <vt:variant>
        <vt:lpstr>Title</vt:lpstr>
      </vt:variant>
      <vt:variant>
        <vt:i4>1</vt:i4>
      </vt:variant>
    </vt:vector>
  </HeadingPairs>
  <TitlesOfParts>
    <vt:vector size="3" baseType="lpstr">
      <vt:lpstr>Trace me if you can: the usage of intrinsic biogeochemical markers in marine top predators</vt:lpstr>
      <vt:lpstr>Trace me if you can: the usage of intrinsic biogeochemical markers in marine top predators</vt:lpstr>
      <vt:lpstr>Trace me if you can: the usage of intrinsic biogeochemical markers in marine top predators</vt:lpstr>
    </vt:vector>
  </TitlesOfParts>
  <Company>Hewlett-Packard Company</Company>
  <LinksUpToDate>false</LinksUpToDate>
  <CharactersWithSpaces>25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e me if you can: the usage of intrinsic biogeochemical markers in marine top predators</dc:title>
  <dc:subject/>
  <dc:creator>Raül</dc:creator>
  <cp:keywords/>
  <cp:lastModifiedBy>Hartley, Ian</cp:lastModifiedBy>
  <cp:revision>11</cp:revision>
  <cp:lastPrinted>2014-12-17T10:42:00Z</cp:lastPrinted>
  <dcterms:created xsi:type="dcterms:W3CDTF">2019-04-23T20:45:00Z</dcterms:created>
  <dcterms:modified xsi:type="dcterms:W3CDTF">2019-06-27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ornithology</vt:lpwstr>
  </property>
  <property fmtid="{D5CDD505-2E9C-101B-9397-08002B2CF9AE}" pid="3" name="Mendeley Document_1">
    <vt:lpwstr>True</vt:lpwstr>
  </property>
  <property fmtid="{D5CDD505-2E9C-101B-9397-08002B2CF9AE}" pid="4" name="Mendeley Recent Style Id 0_1">
    <vt:lpwstr>http://www.zotero.org/styles/apa</vt:lpwstr>
  </property>
  <property fmtid="{D5CDD505-2E9C-101B-9397-08002B2CF9AE}" pid="5" name="Mendeley Recent Style Id 1_1">
    <vt:lpwstr>http://www.zotero.org/styles/american-sociological-association</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diversity-and-distributions</vt:lpwstr>
  </property>
  <property fmtid="{D5CDD505-2E9C-101B-9397-08002B2CF9AE}" pid="8" name="Mendeley Recent Style Id 4_1">
    <vt:lpwstr>http://www.zotero.org/styles/harvard1</vt:lpwstr>
  </property>
  <property fmtid="{D5CDD505-2E9C-101B-9397-08002B2CF9AE}" pid="9" name="Mendeley Recent Style Id 5_1">
    <vt:lpwstr>http://www.zotero.org/styles/journal-of-ornithology</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nature</vt:lpwstr>
  </property>
  <property fmtid="{D5CDD505-2E9C-101B-9397-08002B2CF9AE}" pid="12" name="Mendeley Recent Style Id 8_1">
    <vt:lpwstr>http://www.zotero.org/styles/oecologia</vt:lpwstr>
  </property>
  <property fmtid="{D5CDD505-2E9C-101B-9397-08002B2CF9AE}" pid="13" name="Mendeley Recent Style Id 9_1">
    <vt:lpwstr>http://www.zotero.org/styles/the-condor</vt:lpwstr>
  </property>
  <property fmtid="{D5CDD505-2E9C-101B-9397-08002B2CF9AE}" pid="14" name="Mendeley Recent Style Name 0_1">
    <vt:lpwstr>American Psychological Association 6th edition</vt:lpwstr>
  </property>
  <property fmtid="{D5CDD505-2E9C-101B-9397-08002B2CF9AE}" pid="15" name="Mendeley Recent Style Name 1_1">
    <vt:lpwstr>American Sociological Association</vt:lpwstr>
  </property>
  <property fmtid="{D5CDD505-2E9C-101B-9397-08002B2CF9AE}" pid="16" name="Mendeley Recent Style Name 2_1">
    <vt:lpwstr>Chicago Manual of Style 16th edition (author-date)</vt:lpwstr>
  </property>
  <property fmtid="{D5CDD505-2E9C-101B-9397-08002B2CF9AE}" pid="17" name="Mendeley Recent Style Name 3_1">
    <vt:lpwstr>Diversity and Distributions</vt:lpwstr>
  </property>
  <property fmtid="{D5CDD505-2E9C-101B-9397-08002B2CF9AE}" pid="18" name="Mendeley Recent Style Name 4_1">
    <vt:lpwstr>Harvard Reference format 1 (author-date)</vt:lpwstr>
  </property>
  <property fmtid="{D5CDD505-2E9C-101B-9397-08002B2CF9AE}" pid="19" name="Mendeley Recent Style Name 5_1">
    <vt:lpwstr>Journal of Ornithology</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Nature</vt:lpwstr>
  </property>
  <property fmtid="{D5CDD505-2E9C-101B-9397-08002B2CF9AE}" pid="22" name="Mendeley Recent Style Name 8_1">
    <vt:lpwstr>Oecologia</vt:lpwstr>
  </property>
  <property fmtid="{D5CDD505-2E9C-101B-9397-08002B2CF9AE}" pid="23" name="Mendeley Recent Style Name 9_1">
    <vt:lpwstr>The Condor</vt:lpwstr>
  </property>
  <property fmtid="{D5CDD505-2E9C-101B-9397-08002B2CF9AE}" pid="24" name="REFMGR.InstantFormat">
    <vt:lpwstr>&lt;InstantFormat&gt;&lt;Enabled&gt;1&lt;/Enabled&gt;&lt;ScanUnformatted&gt;1&lt;/ScanUnformatted&gt;&lt;ScanChanges&gt;1&lt;/ScanChanges&gt;&lt;/InstantFormat&gt;</vt:lpwstr>
  </property>
  <property fmtid="{D5CDD505-2E9C-101B-9397-08002B2CF9AE}" pid="25" name="REFMGR.Layout">
    <vt:lpwstr>&lt;Layout&gt;&lt;StartingRefnum&gt;Journal of Applied Ecology&lt;/StartingRefnum&gt;&lt;FontName&gt;Times New Roman&lt;/FontName&gt;&lt;FontSize&gt;12&lt;/FontSize&gt;&lt;ReflistTitle&gt;Reference List&lt;/ReflistTitle&gt;&lt;SpaceAfter&gt;1&lt;/SpaceAfter&gt;&lt;ReflistOrder&gt;1&lt;/ReflistOrder&gt;&lt;CitationOrder&gt;2&lt;/CitationOrde</vt:lpwstr>
  </property>
  <property fmtid="{D5CDD505-2E9C-101B-9397-08002B2CF9AE}" pid="26" name="REFMGR.Libraries">
    <vt:lpwstr>&lt;Databases&gt;&lt;Libraries&gt;&lt;item&gt;biblio&lt;/item&gt;&lt;/Libraries&gt;&lt;/Databases&gt;</vt:lpwstr>
  </property>
  <property fmtid="{D5CDD505-2E9C-101B-9397-08002B2CF9AE}" pid="27" name="Mendeley Unique User Id_1">
    <vt:lpwstr>565cdb56-760a-3cad-8cc8-b8d87ec9af60</vt:lpwstr>
  </property>
</Properties>
</file>